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FBC40" w14:textId="0CF6538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70B507A1"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U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505408BB"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 xml:space="preserve">University of Californ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2ECA4207" w14:textId="49741895"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EBB/Epidemiology, Biostatistics and Biodemography; University of Southern Denmark.</w:t>
      </w:r>
    </w:p>
    <w:p w14:paraId="2053E33B"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7C08057C"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14:paraId="1711C1D2" w14:textId="46493C37" w:rsidR="00EF6E0B" w:rsidRDefault="00EF6E0B" w:rsidP="00CC0A4A">
      <w:pPr>
        <w:pStyle w:val="Subtitle"/>
        <w:spacing w:line="480" w:lineRule="auto"/>
        <w:rPr>
          <w:rFonts w:ascii="Times New Roman" w:hAnsi="Times New Roman" w:cs="Times New Roman"/>
          <w:b/>
          <w:i w:val="0"/>
          <w:color w:val="auto"/>
          <w:sz w:val="22"/>
          <w:szCs w:val="22"/>
        </w:rPr>
      </w:pPr>
      <w:r>
        <w:rPr>
          <w:rFonts w:ascii="Times New Roman" w:hAnsi="Times New Roman" w:cs="Times New Roman"/>
          <w:b/>
          <w:i w:val="0"/>
          <w:color w:val="auto"/>
          <w:sz w:val="22"/>
          <w:szCs w:val="22"/>
        </w:rPr>
        <w:lastRenderedPageBreak/>
        <w:t>\maintext[</w:t>
      </w:r>
      <w:r w:rsidR="00776E1F">
        <w:rPr>
          <w:rFonts w:ascii="Times New Roman" w:hAnsi="Times New Roman" w:cs="Times New Roman"/>
          <w:b/>
          <w:i w:val="0"/>
          <w:color w:val="auto"/>
          <w:sz w:val="22"/>
          <w:szCs w:val="22"/>
        </w:rPr>
        <w:t>~</w:t>
      </w:r>
      <w:r>
        <w:rPr>
          <w:rFonts w:ascii="Times New Roman" w:hAnsi="Times New Roman" w:cs="Times New Roman"/>
          <w:b/>
          <w:i w:val="0"/>
          <w:color w:val="auto"/>
          <w:sz w:val="22"/>
          <w:szCs w:val="22"/>
        </w:rPr>
        <w:t xml:space="preserve"> </w:t>
      </w:r>
      <w:r w:rsidR="007C3A01">
        <w:rPr>
          <w:rFonts w:ascii="Times New Roman" w:hAnsi="Times New Roman" w:cs="Times New Roman"/>
          <w:b/>
          <w:i w:val="0"/>
          <w:color w:val="auto"/>
          <w:sz w:val="22"/>
          <w:szCs w:val="22"/>
        </w:rPr>
        <w:t>4400</w:t>
      </w:r>
      <w:r>
        <w:rPr>
          <w:rFonts w:ascii="Times New Roman" w:hAnsi="Times New Roman" w:cs="Times New Roman"/>
          <w:b/>
          <w:i w:val="0"/>
          <w:color w:val="auto"/>
          <w:sz w:val="22"/>
          <w:szCs w:val="22"/>
        </w:rPr>
        <w:t xml:space="preserve"> words]</w:t>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14:paraId="3ED78674" w14:textId="48DD4B07"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121776">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121776">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121776">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121776">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 xml:space="preserve">ach of the 32 states in Mexico </w:t>
      </w:r>
      <w:r w:rsidR="00B55311">
        <w:rPr>
          <w:rFonts w:ascii="Times New Roman" w:hAnsi="Times New Roman" w:cs="Times New Roman"/>
        </w:rPr>
        <w:t xml:space="preserve">with large regional variations </w:t>
      </w:r>
      <w:r w:rsidR="00B55311">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121776">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4ECBAF45" w14:textId="378BA1E6"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21776">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121776">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expresses a fundamental inequality </w:t>
      </w:r>
      <w:r w:rsidR="003D32CF">
        <w:rPr>
          <w:rFonts w:ascii="Times New Roman" w:hAnsi="Times New Roman" w:cs="Times New Roman"/>
        </w:rPr>
        <w:t>among</w:t>
      </w:r>
      <w:r w:rsidR="00DF62C2">
        <w:rPr>
          <w:rFonts w:ascii="Times New Roman" w:hAnsi="Times New Roman" w:cs="Times New Roman"/>
        </w:rPr>
        <w:t xml:space="preserve"> individuals </w:t>
      </w:r>
      <w:r w:rsidR="00DF62C2">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121776">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 xml:space="preserve">interest in health inequalities </w:t>
      </w:r>
      <w:r w:rsidR="00CC0A4A" w:rsidRPr="00AD15FB">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C937CC">
        <w:rPr>
          <w:rFonts w:ascii="Times New Roman" w:hAnsi="Times New Roman" w:cs="Times New Roman"/>
        </w:rPr>
        <w:instrText xml:space="preserve"> ADDIN EN.CITE </w:instrText>
      </w:r>
      <w:r w:rsidR="00C937CC">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C937CC">
        <w:rPr>
          <w:rFonts w:ascii="Times New Roman" w:hAnsi="Times New Roman" w:cs="Times New Roman"/>
        </w:rPr>
        <w:instrText xml:space="preserve"> ADDIN EN.CITE.DATA </w:instrText>
      </w:r>
      <w:r w:rsidR="00C937CC">
        <w:rPr>
          <w:rFonts w:ascii="Times New Roman" w:hAnsi="Times New Roman" w:cs="Times New Roman"/>
        </w:rPr>
      </w:r>
      <w:r w:rsidR="00C937CC">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121776">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BE1569">
        <w:rPr>
          <w:rFonts w:ascii="Times New Roman" w:hAnsi="Times New Roman" w:cs="Times New Roman"/>
        </w:rPr>
        <w:t xml:space="preserve"> </w:t>
      </w:r>
      <w:r w:rsidR="00540C98">
        <w:rPr>
          <w:rFonts w:ascii="Times New Roman" w:hAnsi="Times New Roman" w:cs="Times New Roman"/>
        </w:rPr>
        <w:t xml:space="preserve"> </w:t>
      </w:r>
      <w:r w:rsidR="00BE1569">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121776">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w:t>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045354B5"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w:t>
      </w:r>
      <w:r w:rsidR="0021742B">
        <w:rPr>
          <w:rFonts w:ascii="Times New Roman" w:hAnsi="Times New Roman" w:cs="Times New Roman"/>
        </w:rPr>
        <w:lastRenderedPageBreak/>
        <w:t xml:space="preserve">variation </w:t>
      </w:r>
      <w:r w:rsidR="003B0AF3">
        <w:rPr>
          <w:rFonts w:ascii="Times New Roman" w:hAnsi="Times New Roman" w:cs="Times New Roman"/>
        </w:rPr>
        <w:t xml:space="preserve">due to the rise in homicides </w:t>
      </w:r>
      <w:r w:rsidR="0021742B">
        <w:rPr>
          <w:rFonts w:ascii="Times New Roman" w:hAnsi="Times New Roman" w:cs="Times New Roman"/>
        </w:rPr>
        <w:t>in tandem with improvements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737769">
        <w:rPr>
          <w:rFonts w:ascii="Times New Roman" w:hAnsi="Times New Roman" w:cs="Times New Roman"/>
        </w:rPr>
        <w:t xml:space="preserve"> </w:t>
      </w:r>
      <w:r w:rsidR="00737769">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737769">
        <w:rPr>
          <w:rFonts w:ascii="Times New Roman" w:hAnsi="Times New Roman" w:cs="Times New Roman"/>
          <w:noProof/>
        </w:rPr>
        <w:t>[17]</w:t>
      </w:r>
      <w:r w:rsidR="00737769">
        <w:rPr>
          <w:rFonts w:ascii="Times New Roman" w:hAnsi="Times New Roman" w:cs="Times New Roman"/>
        </w:rPr>
        <w:fldChar w:fldCharType="end"/>
      </w:r>
      <w:r w:rsidR="00737769">
        <w:rPr>
          <w:rFonts w:ascii="Times New Roman" w:hAnsi="Times New Roman" w:cs="Times New Roman"/>
        </w:rPr>
        <w:t>.</w:t>
      </w:r>
      <w:r w:rsidR="00637765">
        <w:rPr>
          <w:rFonts w:ascii="Times New Roman" w:hAnsi="Times New Roman" w:cs="Times New Roman"/>
        </w:rPr>
        <w:t xml:space="preserve"> </w:t>
      </w:r>
      <w:r w:rsidR="000A3AF0">
        <w:rPr>
          <w:rFonts w:ascii="Times New Roman" w:hAnsi="Times New Roman" w:cs="Times New Roman"/>
        </w:rPr>
        <w:t xml:space="preserve"> </w:t>
      </w:r>
      <w:r w:rsidR="006B5AD0">
        <w:rPr>
          <w:rFonts w:ascii="Times New Roman" w:hAnsi="Times New Roman" w:cs="Times New Roman"/>
        </w:rPr>
        <w:t xml:space="preserve">For instance, states in the Northern part of Mexico (e.g., Chihuahua, Durango and Sinaloa)  experienced  the largest losses in life expectancy due to homicides between 2005-10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 in the country</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priority since the 1990s (e.g., birth-related conditions) </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6B5AD0">
        <w:rPr>
          <w:rFonts w:ascii="Times New Roman" w:hAnsi="Times New Roman" w:cs="Times New Roman"/>
        </w:rPr>
        <w:instrText xml:space="preserve"> ADDIN EN.CITE </w:instrTex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6B5AD0">
        <w:rPr>
          <w:rFonts w:ascii="Times New Roman" w:hAnsi="Times New Roman" w:cs="Times New Roman"/>
        </w:rPr>
        <w:instrText xml:space="preserve"> ADDIN EN.CITE.DATA </w:instrText>
      </w:r>
      <w:r w:rsidR="006B5AD0">
        <w:rPr>
          <w:rFonts w:ascii="Times New Roman" w:hAnsi="Times New Roman" w:cs="Times New Roman"/>
        </w:rPr>
      </w:r>
      <w:r w:rsidR="006B5AD0">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6B5AD0">
        <w:rPr>
          <w:rFonts w:ascii="Times New Roman" w:hAnsi="Times New Roman" w:cs="Times New Roman"/>
          <w:noProof/>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4396C4E1" w14:textId="7D80D8DF" w:rsidR="00506D6A" w:rsidRDefault="00914E84" w:rsidP="00F71D52">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54F7F2D9" w14:textId="39D18102" w:rsidR="009E6528" w:rsidRDefault="003347A2" w:rsidP="009E6528">
      <w:pPr>
        <w:spacing w:line="480" w:lineRule="auto"/>
        <w:ind w:firstLine="720"/>
        <w:jc w:val="both"/>
        <w:rPr>
          <w:rFonts w:ascii="Times New Roman" w:hAnsi="Times New Roman" w:cs="Times New Roman"/>
        </w:rPr>
      </w:pPr>
      <w:r>
        <w:rPr>
          <w:rFonts w:ascii="Times New Roman" w:hAnsi="Times New Roman" w:cs="Times New Roman"/>
        </w:rPr>
        <w:t>.</w:t>
      </w:r>
      <w:r w:rsidR="00C85599">
        <w:rPr>
          <w:rFonts w:ascii="Times New Roman" w:hAnsi="Times New Roman" w:cs="Times New Roman"/>
        </w:rPr>
        <w:t xml:space="preserve"> </w:t>
      </w:r>
    </w:p>
    <w:p w14:paraId="629FE223" w14:textId="0CEDE95A"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lastRenderedPageBreak/>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 </w:t>
      </w:r>
      <w:r w:rsidR="007650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Vaupel&lt;/Author&gt;&lt;Year&gt;2003&lt;/Year&gt;&lt;RecNum&gt;22&lt;/RecNum&gt;&lt;DisplayText&gt;[21]&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 xml:space="preserve">allows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it quantifies the average life expectancy loss attributable to death </w:t>
      </w:r>
      <w:r w:rsidR="007650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Shkolnikov&lt;/Author&gt;&lt;Year&gt;2011&lt;/Year&gt;&lt;RecNum&gt;7&lt;/RecNum&gt;&lt;DisplayText&gt;[22]&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7650FB">
        <w:rPr>
          <w:rFonts w:ascii="Times New Roman" w:eastAsiaTheme="minorEastAsia" w:hAnsi="Times New Roman" w:cs="Times New Roman"/>
        </w:rPr>
        <w:t>.</w:t>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45B2B31"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 xml:space="preserve">ata on deaths from vital statistics files publicly available through the Mexican National Institute of Statistics and Geography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INEGI&lt;/Author&gt;&lt;Year&gt;2017&lt;/Year&gt;&lt;RecNum&gt;93&lt;/RecNum&gt;&lt;DisplayText&gt;[23]&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3]</w:t>
      </w:r>
      <w:r w:rsidR="00CC0A4A" w:rsidRPr="00AD15FB">
        <w:rPr>
          <w:rFonts w:ascii="Times New Roman" w:hAnsi="Times New Roman" w:cs="Times New Roman"/>
        </w:rPr>
        <w:fldChar w:fldCharType="end"/>
      </w:r>
      <w:r w:rsidR="00CC0A4A" w:rsidRPr="00AD15FB">
        <w:rPr>
          <w:rFonts w:ascii="Times New Roman" w:hAnsi="Times New Roman" w:cs="Times New Roman"/>
        </w:rPr>
        <w:t>.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 xml:space="preserve">sex and state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4]</w:t>
      </w:r>
      <w:r w:rsidR="00CC0A4A" w:rsidRPr="00AD15FB">
        <w:rPr>
          <w:rFonts w:ascii="Times New Roman" w:hAnsi="Times New Roman" w:cs="Times New Roman"/>
        </w:rPr>
        <w:fldChar w:fldCharType="end"/>
      </w:r>
      <w:r w:rsidR="00CC0A4A"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3F0458C5"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Aburto&lt;/Author&gt;&lt;Year&gt;2016&lt;/Year&gt;&lt;RecNum&gt;90&lt;/RecNum&gt;&lt;DisplayText&gt;[5, 2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737769">
        <w:rPr>
          <w:rFonts w:ascii="Times New Roman" w:hAnsi="Times New Roman" w:cs="Times New Roman"/>
          <w:noProof/>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 27]&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737769">
        <w:rPr>
          <w:rFonts w:ascii="Times New Roman" w:hAnsi="Times New Roman" w:cs="Times New Roman"/>
          <w:noProof/>
        </w:rPr>
        <w:t>[26, 27]</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ins w:id="0" w:author="Hiram Beltran-Sanchez" w:date="2017-12-03T19:14:00Z">
        <w:r w:rsidR="006B7362">
          <w:rPr>
            <w:rFonts w:ascii="Times New Roman" w:hAnsi="Times New Roman" w:cs="Times New Roman"/>
          </w:rPr>
          <w:t xml:space="preserve">used </w:t>
        </w:r>
      </w:ins>
      <w:r w:rsidR="004218ED">
        <w:rPr>
          <w:rFonts w:ascii="Times New Roman" w:hAnsi="Times New Roman" w:cs="Times New Roman"/>
        </w:rPr>
        <w:t>a</w:t>
      </w:r>
      <w:ins w:id="1" w:author="Hiram Beltran-Sanchez" w:date="2017-12-03T19:14:00Z">
        <w:r w:rsidR="006B7362">
          <w:rPr>
            <w:rFonts w:ascii="Times New Roman" w:hAnsi="Times New Roman" w:cs="Times New Roman"/>
          </w:rPr>
          <w:t>s a</w:t>
        </w:r>
      </w:ins>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 </w:t>
      </w:r>
      <w:r w:rsidR="004218ED">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737769">
        <w:rPr>
          <w:rFonts w:ascii="Times New Roman" w:hAnsi="Times New Roman" w:cs="Times New Roman"/>
          <w:noProof/>
        </w:rPr>
        <w:t>[26]</w:t>
      </w:r>
      <w:r w:rsidR="004218ED">
        <w:rPr>
          <w:rFonts w:ascii="Times New Roman" w:hAnsi="Times New Roman" w:cs="Times New Roman"/>
        </w:rPr>
        <w:fldChar w:fldCharType="end"/>
      </w:r>
      <w:r w:rsidR="004218ED">
        <w:rPr>
          <w:rFonts w:ascii="Times New Roman" w:hAnsi="Times New Roman" w:cs="Times New Roman"/>
        </w:rPr>
        <w:t xml:space="preserve">. </w:t>
      </w:r>
    </w:p>
    <w:p w14:paraId="00D2A15F" w14:textId="7D5B6D95"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w:t>
      </w:r>
      <w:r w:rsidR="00D8276B">
        <w:rPr>
          <w:rFonts w:ascii="Times New Roman" w:hAnsi="Times New Roman" w:cs="Times New Roman"/>
        </w:rPr>
        <w:lastRenderedPageBreak/>
        <w:t>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1E77156F"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E3719C">
        <w:rPr>
          <w:rFonts w:ascii="Times New Roman" w:hAnsi="Times New Roman" w:cs="Times New Roman"/>
        </w:rPr>
        <w:t xml:space="preserve"> </w:t>
      </w:r>
      <w:r w:rsidR="00E3719C">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737769">
        <w:rPr>
          <w:rFonts w:ascii="Times New Roman" w:hAnsi="Times New Roman" w:cs="Times New Roman"/>
          <w:noProof/>
        </w:rPr>
        <w:t>[24]</w:t>
      </w:r>
      <w:r w:rsidR="00E3719C">
        <w:rPr>
          <w:rFonts w:ascii="Times New Roman" w:hAnsi="Times New Roman" w:cs="Times New Roman"/>
        </w:rPr>
        <w:fldChar w:fldCharType="end"/>
      </w:r>
      <w:ins w:id="2" w:author="Hiram Beltran-Sanchez" w:date="2017-12-03T19:15:00Z">
        <w:r w:rsidR="006B7362">
          <w:rPr>
            <w:rFonts w:ascii="Times New Roman" w:hAnsi="Times New Roman" w:cs="Times New Roman"/>
          </w:rPr>
          <w:t>,</w:t>
        </w:r>
      </w:ins>
      <w:r w:rsidR="00E3719C">
        <w:rPr>
          <w:rFonts w:ascii="Times New Roman" w:hAnsi="Times New Roman" w:cs="Times New Roman"/>
        </w:rPr>
        <w:t xml:space="preserve"> and homicide rates </w:t>
      </w:r>
      <w:ins w:id="3" w:author="Hiram Beltran-Sanchez" w:date="2017-12-03T19:15:00Z">
        <w:r w:rsidR="006B7362">
          <w:rPr>
            <w:rFonts w:ascii="Times New Roman" w:hAnsi="Times New Roman" w:cs="Times New Roman"/>
          </w:rPr>
          <w:t>declined</w:t>
        </w:r>
      </w:ins>
      <w:del w:id="4" w:author="Hiram Beltran-Sanchez" w:date="2017-12-03T19:15:00Z">
        <w:r w:rsidR="00E3719C" w:rsidDel="006B7362">
          <w:rPr>
            <w:rFonts w:ascii="Times New Roman" w:hAnsi="Times New Roman" w:cs="Times New Roman"/>
          </w:rPr>
          <w:delText>fell down</w:delText>
        </w:r>
      </w:del>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842F0B">
        <w:rPr>
          <w:rFonts w:ascii="Times New Roman" w:hAnsi="Times New Roman" w:cs="Times New Roman"/>
        </w:rPr>
        <w:t xml:space="preserve"> </w:t>
      </w:r>
      <w:r w:rsidR="00842F0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rías&lt;/Author&gt;&lt;Year&gt;2017&lt;/Year&gt;&lt;RecNum&gt;113&lt;/RecNum&gt;&lt;DisplayText&gt;[28]&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737769">
        <w:rPr>
          <w:rFonts w:ascii="Times New Roman" w:hAnsi="Times New Roman" w:cs="Times New Roman"/>
          <w:noProof/>
        </w:rPr>
        <w:t>[28]</w:t>
      </w:r>
      <w:r w:rsidR="00842F0B">
        <w:rPr>
          <w:rFonts w:ascii="Times New Roman" w:hAnsi="Times New Roman" w:cs="Times New Roman"/>
        </w:rPr>
        <w:fldChar w:fldCharType="end"/>
      </w:r>
      <w:r w:rsidR="00B9218A">
        <w:rPr>
          <w:rFonts w:ascii="Times New Roman" w:hAnsi="Times New Roman" w:cs="Times New Roman"/>
        </w:rPr>
        <w:t>. The second period (2005-2015) is characterized by</w:t>
      </w:r>
      <w:r w:rsidR="00842F0B">
        <w:rPr>
          <w:rFonts w:ascii="Times New Roman" w:hAnsi="Times New Roman" w:cs="Times New Roman"/>
        </w:rPr>
        <w:t xml:space="preserve"> </w:t>
      </w:r>
      <w:ins w:id="5" w:author="Hiram Beltran-Sanchez" w:date="2017-12-03T19:16:00Z">
        <w:r w:rsidR="006B7362">
          <w:rPr>
            <w:rFonts w:ascii="Times New Roman" w:hAnsi="Times New Roman" w:cs="Times New Roman"/>
          </w:rPr>
          <w:t>stagnation in</w:t>
        </w:r>
      </w:ins>
      <w:del w:id="6" w:author="Hiram Beltran-Sanchez" w:date="2017-12-03T19:16:00Z">
        <w:r w:rsidR="00842F0B" w:rsidDel="006B7362">
          <w:rPr>
            <w:rFonts w:ascii="Times New Roman" w:hAnsi="Times New Roman" w:cs="Times New Roman"/>
          </w:rPr>
          <w:delText>a period of</w:delText>
        </w:r>
      </w:del>
      <w:r w:rsidR="00842F0B">
        <w:rPr>
          <w:rFonts w:ascii="Times New Roman" w:hAnsi="Times New Roman" w:cs="Times New Roman"/>
        </w:rPr>
        <w:t xml:space="preserve"> life expectancy </w:t>
      </w:r>
      <w:del w:id="7" w:author="Hiram Beltran-Sanchez" w:date="2017-12-03T19:16:00Z">
        <w:r w:rsidR="00842F0B" w:rsidDel="006B7362">
          <w:rPr>
            <w:rFonts w:ascii="Times New Roman" w:hAnsi="Times New Roman" w:cs="Times New Roman"/>
          </w:rPr>
          <w:delText>stagnation</w:delText>
        </w:r>
      </w:del>
      <w:r w:rsidR="007B7683">
        <w:rPr>
          <w:rFonts w:ascii="Times New Roman" w:hAnsi="Times New Roman" w:cs="Times New Roman"/>
        </w:rPr>
        <w:t>, particularly</w:t>
      </w:r>
      <w:r w:rsidR="00842F0B">
        <w:rPr>
          <w:rFonts w:ascii="Times New Roman" w:hAnsi="Times New Roman" w:cs="Times New Roman"/>
        </w:rPr>
        <w:t xml:space="preserve"> for males (</w:t>
      </w:r>
      <w:ins w:id="8" w:author="Hiram Beltran-Sanchez" w:date="2017-12-03T19:16:00Z">
        <w:r w:rsidR="006B7362">
          <w:rPr>
            <w:rFonts w:ascii="Times New Roman" w:hAnsi="Times New Roman" w:cs="Times New Roman"/>
          </w:rPr>
          <w:t xml:space="preserve">at </w:t>
        </w:r>
      </w:ins>
      <w:r w:rsidR="00842F0B">
        <w:rPr>
          <w:rFonts w:ascii="Times New Roman" w:hAnsi="Times New Roman" w:cs="Times New Roman"/>
        </w:rPr>
        <w:t>around 72 years)</w:t>
      </w:r>
      <w:ins w:id="9" w:author="Hiram Beltran-Sanchez" w:date="2017-12-03T19:16:00Z">
        <w:r w:rsidR="006B7362">
          <w:rPr>
            <w:rFonts w:ascii="Times New Roman" w:hAnsi="Times New Roman" w:cs="Times New Roman"/>
          </w:rPr>
          <w:t>,</w:t>
        </w:r>
      </w:ins>
      <w:r w:rsidR="00842F0B">
        <w:rPr>
          <w:rFonts w:ascii="Times New Roman" w:hAnsi="Times New Roman" w:cs="Times New Roman"/>
        </w:rPr>
        <w:t xml:space="preserve"> and slow progress for females (from 76.7 to 77</w:t>
      </w:r>
      <w:ins w:id="10" w:author="Hiram Beltran-Sanchez" w:date="2017-12-03T19:17:00Z">
        <w:r w:rsidR="006B7362">
          <w:rPr>
            <w:rFonts w:ascii="Times New Roman" w:hAnsi="Times New Roman" w:cs="Times New Roman"/>
          </w:rPr>
          <w:t xml:space="preserve"> years</w:t>
        </w:r>
      </w:ins>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 </w:t>
      </w:r>
      <w:r w:rsidR="00842F0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842F0B">
        <w:rPr>
          <w:rFonts w:ascii="Times New Roman" w:hAnsi="Times New Roman" w:cs="Times New Roman"/>
          <w:noProof/>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4E81BA9A"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van Raalte&lt;/Author&gt;&lt;Year&gt;2013&lt;/Year&gt;&lt;RecNum&gt;9&lt;/RecNum&gt;&lt;DisplayText&gt;[8, 29]&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737769">
        <w:rPr>
          <w:rFonts w:ascii="Times New Roman" w:hAnsi="Times New Roman" w:cs="Times New Roman"/>
          <w:noProof/>
        </w:rPr>
        <w:t>[8, 29]</w:t>
      </w:r>
      <w:r w:rsidRPr="00AD15FB">
        <w:rPr>
          <w:rFonts w:ascii="Times New Roman" w:hAnsi="Times New Roman" w:cs="Times New Roman"/>
        </w:rPr>
        <w:fldChar w:fldCharType="end"/>
      </w:r>
      <w:r w:rsidRPr="00AD15FB">
        <w:rPr>
          <w:rFonts w:ascii="Times New Roman" w:hAnsi="Times New Roman" w:cs="Times New Roman"/>
        </w:rPr>
        <w:t>.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xml:space="preserve">”. It is defined as the average remaining life expectancy when death occurs, or life years lost due to death </w:t>
      </w:r>
      <w:r w:rsidRPr="00AD15FB">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Vaupel&lt;/Author&gt;&lt;Year&gt;2003&lt;/Year&gt;&lt;RecNum&gt;22&lt;/RecNum&gt;&lt;DisplayText&gt;[13, 21]&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737769">
        <w:rPr>
          <w:rFonts w:ascii="Times New Roman" w:hAnsi="Times New Roman" w:cs="Times New Roman"/>
          <w:noProof/>
        </w:rPr>
        <w:t>[13, 21]</w:t>
      </w:r>
      <w:r w:rsidRPr="00AD15FB">
        <w:rPr>
          <w:rFonts w:ascii="Times New Roman" w:hAnsi="Times New Roman" w:cs="Times New Roman"/>
        </w:rPr>
        <w:fldChar w:fldCharType="end"/>
      </w:r>
      <w:r w:rsidRPr="00AD15FB">
        <w:rPr>
          <w:rFonts w:ascii="Times New Roman" w:hAnsi="Times New Roman" w:cs="Times New Roman"/>
        </w:rPr>
        <w:t>.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3F0AF49C" w:rsidR="00CC0A4A" w:rsidRPr="00AD15FB" w:rsidRDefault="000B0B26"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m:oMathPara>
    </w:p>
    <w:p w14:paraId="11930B88" w14:textId="558021EC"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1243DD66"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ins w:id="11" w:author="Hiram Beltran-Sanchez" w:date="2017-12-03T19:20:00Z">
        <w:r w:rsidR="00A77AA9">
          <w:rPr>
            <w:rFonts w:ascii="Times New Roman" w:eastAsiaTheme="minorEastAsia" w:hAnsi="Times New Roman" w:cs="Times New Roman"/>
          </w:rPr>
          <w:t>three</w:t>
        </w:r>
      </w:ins>
      <w:ins w:id="12" w:author="Hiram Beltran-Sanchez" w:date="2017-12-03T19:21:00Z">
        <w:r w:rsidR="00A77AA9">
          <w:rPr>
            <w:rFonts w:ascii="Times New Roman" w:eastAsiaTheme="minorEastAsia" w:hAnsi="Times New Roman" w:cs="Times New Roman"/>
          </w:rPr>
          <w:t xml:space="preserve"> </w:t>
        </w:r>
      </w:ins>
      <w:ins w:id="13" w:author="Hiram Beltran-Sanchez" w:date="2017-12-03T19:20:00Z">
        <w:r w:rsidR="00A77AA9">
          <w:rPr>
            <w:rFonts w:ascii="Times New Roman" w:eastAsiaTheme="minorEastAsia" w:hAnsi="Times New Roman" w:cs="Times New Roman"/>
          </w:rPr>
          <w:t>main</w:t>
        </w:r>
      </w:ins>
      <w:ins w:id="14" w:author="Hiram Beltran-Sanchez" w:date="2017-12-03T19:18:00Z">
        <w:r w:rsidR="00A77AA9">
          <w:rPr>
            <w:rFonts w:ascii="Times New Roman" w:eastAsiaTheme="minorEastAsia" w:hAnsi="Times New Roman" w:cs="Times New Roman"/>
          </w:rPr>
          <w:t xml:space="preserve"> properties: it</w:t>
        </w:r>
      </w:ins>
      <w:del w:id="15" w:author="Hiram Beltran-Sanchez" w:date="2017-12-03T19:18:00Z">
        <w:r w:rsidR="00CC0A4A" w:rsidRPr="00AD15FB" w:rsidDel="00A77AA9">
          <w:rPr>
            <w:rFonts w:ascii="Times New Roman" w:eastAsiaTheme="minorEastAsia" w:hAnsi="Times New Roman" w:cs="Times New Roman"/>
          </w:rPr>
          <w:delText>an</w:delText>
        </w:r>
      </w:del>
      <w:ins w:id="16" w:author="Hiram Beltran-Sanchez" w:date="2017-12-03T19:18:00Z">
        <w:r w:rsidR="00A77AA9">
          <w:rPr>
            <w:rFonts w:ascii="Times New Roman" w:eastAsiaTheme="minorEastAsia" w:hAnsi="Times New Roman" w:cs="Times New Roman"/>
          </w:rPr>
          <w:t xml:space="preserve"> is</w:t>
        </w:r>
      </w:ins>
      <w:r w:rsidR="00CC0A4A" w:rsidRPr="00AD15FB">
        <w:rPr>
          <w:rFonts w:ascii="Times New Roman" w:eastAsiaTheme="minorEastAsia" w:hAnsi="Times New Roman" w:cs="Times New Roman"/>
        </w:rPr>
        <w:t xml:space="preserve"> easy to understand</w:t>
      </w:r>
      <w:ins w:id="17" w:author="Hiram Beltran-Sanchez" w:date="2017-12-03T19:20:00Z">
        <w:r w:rsidR="00A77AA9">
          <w:rPr>
            <w:rFonts w:ascii="Times New Roman" w:eastAsiaTheme="minorEastAsia" w:hAnsi="Times New Roman" w:cs="Times New Roman"/>
          </w:rPr>
          <w:t>,</w:t>
        </w:r>
      </w:ins>
      <w:r w:rsidR="00CC0A4A" w:rsidRPr="00AD15FB">
        <w:rPr>
          <w:rFonts w:ascii="Times New Roman" w:eastAsiaTheme="minorEastAsia" w:hAnsi="Times New Roman" w:cs="Times New Roman"/>
        </w:rPr>
        <w:t xml:space="preserve"> </w:t>
      </w:r>
      <w:ins w:id="18" w:author="Hiram Beltran-Sanchez" w:date="2017-12-03T19:20:00Z">
        <w:r w:rsidR="00A77AA9">
          <w:rPr>
            <w:rFonts w:ascii="Times New Roman" w:eastAsiaTheme="minorEastAsia" w:hAnsi="Times New Roman" w:cs="Times New Roman"/>
          </w:rPr>
          <w:t xml:space="preserve">to </w:t>
        </w:r>
      </w:ins>
      <w:r w:rsidR="00CC0A4A" w:rsidRPr="00AD15FB">
        <w:rPr>
          <w:rFonts w:ascii="Times New Roman" w:eastAsiaTheme="minorEastAsia" w:hAnsi="Times New Roman" w:cs="Times New Roman"/>
        </w:rPr>
        <w:t>interpret</w:t>
      </w:r>
      <w:ins w:id="19" w:author="Hiram Beltran-Sanchez" w:date="2017-12-03T19:19:00Z">
        <w:r w:rsidR="00A77AA9">
          <w:rPr>
            <w:rFonts w:ascii="Times New Roman" w:eastAsiaTheme="minorEastAsia" w:hAnsi="Times New Roman" w:cs="Times New Roman"/>
          </w:rPr>
          <w:t>e</w:t>
        </w:r>
      </w:ins>
      <w:del w:id="20" w:author="Hiram Beltran-Sanchez" w:date="2017-12-03T19:19:00Z">
        <w:r w:rsidR="00CC0A4A" w:rsidRPr="00AD15FB" w:rsidDel="00A77AA9">
          <w:rPr>
            <w:rFonts w:ascii="Times New Roman" w:eastAsiaTheme="minorEastAsia" w:hAnsi="Times New Roman" w:cs="Times New Roman"/>
          </w:rPr>
          <w:delText>ation</w:delText>
        </w:r>
      </w:del>
      <w:ins w:id="21" w:author="Hiram Beltran-Sanchez" w:date="2017-12-03T19:19:00Z">
        <w:r w:rsidR="00A77AA9">
          <w:rPr>
            <w:rFonts w:ascii="Times New Roman" w:eastAsiaTheme="minorEastAsia" w:hAnsi="Times New Roman" w:cs="Times New Roman"/>
          </w:rPr>
          <w:t>,</w:t>
        </w:r>
      </w:ins>
      <w:r w:rsidR="00CC0A4A" w:rsidRPr="00AD15FB">
        <w:rPr>
          <w:rFonts w:ascii="Times New Roman" w:eastAsiaTheme="minorEastAsia" w:hAnsi="Times New Roman" w:cs="Times New Roman"/>
        </w:rPr>
        <w:t xml:space="preserve"> and </w:t>
      </w:r>
      <w:del w:id="22" w:author="Hiram Beltran-Sanchez" w:date="2017-12-03T19:20:00Z">
        <w:r w:rsidR="00CC0A4A" w:rsidRPr="00AD15FB" w:rsidDel="00A77AA9">
          <w:rPr>
            <w:rFonts w:ascii="Times New Roman" w:eastAsiaTheme="minorEastAsia" w:hAnsi="Times New Roman" w:cs="Times New Roman"/>
          </w:rPr>
          <w:delText xml:space="preserve">it is </w:delText>
        </w:r>
      </w:del>
      <w:del w:id="23" w:author="Hiram Beltran-Sanchez" w:date="2017-12-03T19:19:00Z">
        <w:r w:rsidR="004617D6" w:rsidDel="00A77AA9">
          <w:rPr>
            <w:rFonts w:ascii="Times New Roman" w:eastAsiaTheme="minorEastAsia" w:hAnsi="Times New Roman" w:cs="Times New Roman"/>
          </w:rPr>
          <w:delText xml:space="preserve">also </w:delText>
        </w:r>
      </w:del>
      <w:del w:id="24" w:author="Hiram Beltran-Sanchez" w:date="2017-12-03T19:20:00Z">
        <w:r w:rsidR="004617D6" w:rsidDel="00A77AA9">
          <w:rPr>
            <w:rFonts w:ascii="Times New Roman" w:eastAsiaTheme="minorEastAsia" w:hAnsi="Times New Roman" w:cs="Times New Roman"/>
          </w:rPr>
          <w:delText xml:space="preserve">easy </w:delText>
        </w:r>
      </w:del>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ins w:id="25" w:author="Hiram Beltran-Sanchez" w:date="2017-12-03T19:20:00Z">
        <w:r w:rsidR="00A77AA9">
          <w:rPr>
            <w:rFonts w:ascii="Times New Roman" w:eastAsiaTheme="minorEastAsia" w:hAnsi="Times New Roman" w:cs="Times New Roman"/>
          </w:rPr>
          <w:t xml:space="preserve">thereby </w:t>
        </w:r>
      </w:ins>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 disparity over time</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Shkolnikov&lt;/Author&gt;&lt;Year&gt;2011&lt;/Year&gt;&lt;RecNum&gt;7&lt;/RecNum&gt;&lt;DisplayText&gt;[22, 30]&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2, 30]</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C30B29">
        <w:rPr>
          <w:rFonts w:ascii="Times New Roman" w:eastAsiaTheme="minorEastAsia" w:hAnsi="Times New Roman" w:cs="Times New Roman"/>
        </w:rPr>
        <w:t xml:space="preserve">life table </w:t>
      </w:r>
      <w:r w:rsidR="00CC0A4A" w:rsidRPr="00AD15FB">
        <w:rPr>
          <w:rFonts w:ascii="Times New Roman" w:eastAsiaTheme="minorEastAsia" w:hAnsi="Times New Roman" w:cs="Times New Roman"/>
        </w:rPr>
        <w:t xml:space="preserve">entropy, coefficient </w:t>
      </w:r>
      <w:r w:rsidR="00CC0A4A" w:rsidRPr="00AD15FB">
        <w:rPr>
          <w:rFonts w:ascii="Times New Roman" w:eastAsiaTheme="minorEastAsia" w:hAnsi="Times New Roman" w:cs="Times New Roman"/>
        </w:rPr>
        <w:lastRenderedPageBreak/>
        <w:t>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ins w:id="26" w:author="Hiram Beltran-Sanchez" w:date="2018-01-24T08:50:00Z">
        <w:r w:rsidR="007A2B3B">
          <w:rPr>
            <w:rFonts w:ascii="Times New Roman" w:eastAsiaTheme="minorEastAsia" w:hAnsi="Times New Roman" w:cs="Times New Roman"/>
          </w:rPr>
          <w:t xml:space="preserve">consistent </w:t>
        </w:r>
      </w:ins>
      <w:del w:id="27" w:author="Hiram Beltran-Sanchez" w:date="2018-01-24T08:51:00Z">
        <w:r w:rsidR="00C30B29" w:rsidDel="007A2B3B">
          <w:rPr>
            <w:rFonts w:ascii="Times New Roman" w:eastAsiaTheme="minorEastAsia" w:hAnsi="Times New Roman" w:cs="Times New Roman"/>
          </w:rPr>
          <w:delText>very similar</w:delText>
        </w:r>
      </w:del>
      <w:ins w:id="28" w:author="Hiram Beltran-Sanchez" w:date="2018-01-24T08:51:00Z">
        <w:r w:rsidR="007A2B3B">
          <w:rPr>
            <w:rFonts w:ascii="Times New Roman" w:eastAsiaTheme="minorEastAsia" w:hAnsi="Times New Roman" w:cs="Times New Roman"/>
          </w:rPr>
          <w:t>with</w:t>
        </w:r>
      </w:ins>
      <w:r w:rsidR="00C30B29">
        <w:rPr>
          <w:rFonts w:ascii="Times New Roman" w:eastAsiaTheme="minorEastAsia" w:hAnsi="Times New Roman" w:cs="Times New Roman"/>
        </w:rPr>
        <w:t xml:space="preserve"> </w:t>
      </w:r>
      <w:del w:id="29" w:author="Hiram Beltran-Sanchez" w:date="2018-01-24T08:51:00Z">
        <w:r w:rsidR="00C30B29" w:rsidDel="007A2B3B">
          <w:rPr>
            <w:rFonts w:ascii="Times New Roman" w:eastAsiaTheme="minorEastAsia" w:hAnsi="Times New Roman" w:cs="Times New Roman"/>
          </w:rPr>
          <w:delText xml:space="preserve">to </w:delText>
        </w:r>
      </w:del>
      <w:r w:rsidR="00C30B29">
        <w:rPr>
          <w:rFonts w:ascii="Times New Roman" w:eastAsiaTheme="minorEastAsia" w:hAnsi="Times New Roman" w:cs="Times New Roman"/>
        </w:rPr>
        <w:t>those obtained with any of these additional measures</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van Raalte&lt;/Author&gt;&lt;Year&gt;2013&lt;/Year&gt;&lt;RecNum&gt;9&lt;/RecNum&gt;&lt;DisplayText&gt;[29]&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9]</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w:t>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1D45B46E"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 xml:space="preserve">year, sex and state </w:t>
      </w:r>
      <w:r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del w:id="30" w:author="Hiram Beltran-Sanchez" w:date="2017-12-03T19:22:00Z">
        <w:r w:rsidR="00186C59" w:rsidDel="00261A8C">
          <w:rPr>
            <w:rFonts w:ascii="Times New Roman" w:eastAsiaTheme="minorEastAsia" w:hAnsi="Times New Roman" w:cs="Times New Roman"/>
          </w:rPr>
          <w:delText>for each</w:delText>
        </w:r>
      </w:del>
      <w:ins w:id="31" w:author="Hiram Beltran-Sanchez" w:date="2017-12-03T19:22:00Z">
        <w:r w:rsidR="00261A8C">
          <w:rPr>
            <w:rFonts w:ascii="Times New Roman" w:eastAsiaTheme="minorEastAsia" w:hAnsi="Times New Roman" w:cs="Times New Roman"/>
          </w:rPr>
          <w:t>by</w:t>
        </w:r>
      </w:ins>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 </w:t>
      </w:r>
      <w:r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del w:id="32" w:author="Hiram Beltran-Sanchez" w:date="2017-12-03T19:22:00Z">
        <w:r w:rsidR="00955360" w:rsidDel="00A85533">
          <w:rPr>
            <w:rFonts w:ascii="Times New Roman" w:eastAsiaTheme="minorEastAsia" w:hAnsi="Times New Roman" w:cs="Times New Roman"/>
          </w:rPr>
          <w:delText>for each year</w:delText>
        </w:r>
        <w:r w:rsidR="00186C59" w:rsidDel="00A85533">
          <w:rPr>
            <w:rFonts w:ascii="Times New Roman" w:eastAsiaTheme="minorEastAsia" w:hAnsi="Times New Roman" w:cs="Times New Roman"/>
          </w:rPr>
          <w:delText xml:space="preserve"> </w:delText>
        </w:r>
      </w:del>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using standard decomposition techniques </w:t>
      </w:r>
      <w:r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analyses were carried out using R </w:t>
      </w:r>
      <w:r w:rsidR="006D2D24">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384F04DC" w:rsidR="008E1F58" w:rsidRDefault="00766699" w:rsidP="008E1F58">
      <w:pPr>
        <w:spacing w:line="480" w:lineRule="auto"/>
        <w:ind w:firstLine="720"/>
        <w:jc w:val="both"/>
      </w:pPr>
      <w:r>
        <w:rPr>
          <w:rFonts w:ascii="Times New Roman" w:eastAsiaTheme="minorEastAsia" w:hAnsi="Times New Roman" w:cs="Times New Roman"/>
        </w:rPr>
        <w:t xml:space="preserve">As expected, results for males show the largest impact of homicides on life expectancy and life span variation </w:t>
      </w:r>
      <w:ins w:id="33" w:author="Hiram Beltran-Sanchez" w:date="2017-12-03T19:25:00Z">
        <w:r w:rsidR="00C12FF7">
          <w:rPr>
            <w:rFonts w:ascii="Times New Roman" w:eastAsiaTheme="minorEastAsia" w:hAnsi="Times New Roman" w:cs="Times New Roman"/>
          </w:rPr>
          <w:t>for</w:t>
        </w:r>
      </w:ins>
      <w:del w:id="34" w:author="Hiram Beltran-Sanchez" w:date="2017-12-03T19:25:00Z">
        <w:r w:rsidDel="00C12FF7">
          <w:rPr>
            <w:rFonts w:ascii="Times New Roman" w:eastAsiaTheme="minorEastAsia" w:hAnsi="Times New Roman" w:cs="Times New Roman"/>
          </w:rPr>
          <w:delText>over</w:delText>
        </w:r>
      </w:del>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50913AF7"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w:t>
      </w:r>
      <w:ins w:id="35" w:author="Hiram Beltran-Sanchez" w:date="2018-01-24T08:53:00Z">
        <w:r w:rsidR="007A2B3B">
          <w:rPr>
            <w:rFonts w:ascii="Times New Roman" w:eastAsiaTheme="minorEastAsia" w:hAnsi="Times New Roman" w:cs="Times New Roman"/>
          </w:rPr>
          <w:t xml:space="preserve">next to the y-axis </w:t>
        </w:r>
      </w:ins>
      <w:r>
        <w:rPr>
          <w:rFonts w:ascii="Times New Roman" w:eastAsiaTheme="minorEastAsia" w:hAnsi="Times New Roman" w:cs="Times New Roman"/>
        </w:rPr>
        <w:t>represent age-specific contributions (in years), while the length of the bars correspond to cause-specific contributions by age (also in years). Overall cause-specific contributions across all ages are shown in the panel’s legend in parenthesis</w:t>
      </w:r>
      <w:ins w:id="36" w:author="Hiram Beltran-Sanchez" w:date="2017-12-03T19:27:00Z">
        <w:r w:rsidR="00C12FF7">
          <w:rPr>
            <w:rFonts w:ascii="Times New Roman" w:eastAsiaTheme="minorEastAsia" w:hAnsi="Times New Roman" w:cs="Times New Roman"/>
          </w:rPr>
          <w:t xml:space="preserve"> (in years)</w:t>
        </w:r>
      </w:ins>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00772D2D" w14:textId="68AB1CA7" w:rsidR="00714F65" w:rsidDel="000E5565" w:rsidRDefault="009221FB" w:rsidP="000E5565">
      <w:pPr>
        <w:spacing w:line="480" w:lineRule="auto"/>
        <w:ind w:firstLine="720"/>
        <w:jc w:val="both"/>
        <w:rPr>
          <w:del w:id="37" w:author="Hiram Beltran-Sanchez" w:date="2017-12-03T19:37:00Z"/>
          <w:rFonts w:ascii="Times New Roman" w:eastAsiaTheme="minorEastAsia" w:hAnsi="Times New Roman" w:cs="Times New Roman"/>
        </w:rPr>
      </w:pPr>
      <w:r>
        <w:rPr>
          <w:rFonts w:ascii="Times New Roman" w:eastAsiaTheme="minorEastAsia" w:hAnsi="Times New Roman" w:cs="Times New Roman"/>
        </w:rPr>
        <w:lastRenderedPageBreak/>
        <w:t>Among men, l</w:t>
      </w:r>
      <w:r w:rsidR="00FB260F">
        <w:rPr>
          <w:rFonts w:ascii="Times New Roman" w:eastAsiaTheme="minorEastAsia" w:hAnsi="Times New Roman" w:cs="Times New Roman"/>
        </w:rPr>
        <w:t xml:space="preserve">ife expectancy </w:t>
      </w:r>
      <w:r>
        <w:rPr>
          <w:rFonts w:ascii="Times New Roman" w:eastAsiaTheme="minorEastAsia" w:hAnsi="Times New Roman" w:cs="Times New Roman"/>
        </w:rPr>
        <w:t xml:space="preserve">at birth </w:t>
      </w:r>
      <w:r w:rsidR="00FB260F">
        <w:rPr>
          <w:rFonts w:ascii="Times New Roman" w:eastAsiaTheme="minorEastAsia" w:hAnsi="Times New Roman" w:cs="Times New Roman"/>
        </w:rPr>
        <w:t xml:space="preserve">increased </w:t>
      </w:r>
      <w:r>
        <w:rPr>
          <w:rFonts w:ascii="Times New Roman" w:eastAsiaTheme="minorEastAsia" w:hAnsi="Times New Roman" w:cs="Times New Roman"/>
        </w:rPr>
        <w:t>about twice as fast in 1995-2005 (2.1</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1.05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 xml:space="preserve">tes </w:t>
      </w:r>
      <w:del w:id="38" w:author="Hiram Beltran-Sanchez" w:date="2018-01-24T08:56:00Z">
        <w:r w:rsidR="00B97FBB" w:rsidDel="000225CE">
          <w:rPr>
            <w:rFonts w:ascii="Times New Roman" w:eastAsiaTheme="minorEastAsia" w:hAnsi="Times New Roman" w:cs="Times New Roman"/>
          </w:rPr>
          <w:delText xml:space="preserve">were </w:delText>
        </w:r>
      </w:del>
      <w:r w:rsidR="00B97FBB">
        <w:rPr>
          <w:rFonts w:ascii="Times New Roman" w:eastAsiaTheme="minorEastAsia" w:hAnsi="Times New Roman" w:cs="Times New Roman"/>
        </w:rPr>
        <w:t>declin</w:t>
      </w:r>
      <w:ins w:id="39" w:author="Hiram Beltran-Sanchez" w:date="2018-01-24T08:56:00Z">
        <w:r w:rsidR="000225CE">
          <w:rPr>
            <w:rFonts w:ascii="Times New Roman" w:eastAsiaTheme="minorEastAsia" w:hAnsi="Times New Roman" w:cs="Times New Roman"/>
          </w:rPr>
          <w:t>ed</w:t>
        </w:r>
      </w:ins>
      <w:del w:id="40" w:author="Hiram Beltran-Sanchez" w:date="2018-01-24T08:56:00Z">
        <w:r w:rsidR="00B97FBB" w:rsidDel="000225CE">
          <w:rPr>
            <w:rFonts w:ascii="Times New Roman" w:eastAsiaTheme="minorEastAsia" w:hAnsi="Times New Roman" w:cs="Times New Roman"/>
          </w:rPr>
          <w:delText>ing</w:delText>
        </w:r>
      </w:del>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ins w:id="41" w:author="Hiram Beltran-Sanchez" w:date="2018-01-24T08:56:00Z">
        <w:r w:rsidR="000225CE">
          <w:rPr>
            <w:rFonts w:ascii="Times New Roman" w:eastAsiaTheme="minorEastAsia" w:hAnsi="Times New Roman" w:cs="Times New Roman"/>
          </w:rPr>
          <w:t>and this</w:t>
        </w:r>
      </w:ins>
      <w:del w:id="42" w:author="Hiram Beltran-Sanchez" w:date="2018-01-24T08:56:00Z">
        <w:r w:rsidR="00696F3D" w:rsidDel="000225CE">
          <w:rPr>
            <w:rFonts w:ascii="Times New Roman" w:eastAsiaTheme="minorEastAsia" w:hAnsi="Times New Roman" w:cs="Times New Roman"/>
          </w:rPr>
          <w:delText>which</w:delText>
        </w:r>
      </w:del>
      <w:r w:rsidR="00A31273">
        <w:rPr>
          <w:rFonts w:ascii="Times New Roman" w:eastAsiaTheme="minorEastAsia" w:hAnsi="Times New Roman" w:cs="Times New Roman"/>
        </w:rPr>
        <w:t xml:space="preserve"> contributed to about one-fourth </w:t>
      </w:r>
      <w:r w:rsidR="006D2C6C">
        <w:rPr>
          <w:rFonts w:ascii="Times New Roman" w:eastAsiaTheme="minorEastAsia" w:hAnsi="Times New Roman" w:cs="Times New Roman"/>
        </w:rPr>
        <w:t xml:space="preserve">(0.45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ins w:id="43" w:author="Hiram Beltran-Sanchez" w:date="2017-12-03T19:28:00Z">
        <w:r w:rsidR="00BA4E8F">
          <w:rPr>
            <w:rFonts w:ascii="Times New Roman" w:eastAsiaTheme="minorEastAsia" w:hAnsi="Times New Roman" w:cs="Times New Roman"/>
          </w:rPr>
          <w:t xml:space="preserve"> in this period</w:t>
        </w:r>
      </w:ins>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49659E">
        <w:rPr>
          <w:rFonts w:ascii="Times New Roman" w:eastAsiaTheme="minorEastAsia" w:hAnsi="Times New Roman" w:cs="Times New Roman"/>
        </w:rPr>
        <w:t>78</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ins w:id="44" w:author="Hiram Beltran-Sanchez" w:date="2017-12-03T19:30:00Z">
        <w:r w:rsidR="00BA4E8F">
          <w:rPr>
            <w:rFonts w:ascii="Times New Roman" w:eastAsiaTheme="minorEastAsia" w:hAnsi="Times New Roman" w:cs="Times New Roman"/>
          </w:rPr>
          <w:t xml:space="preserve"> (panel B)</w:t>
        </w:r>
      </w:ins>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3455BB">
        <w:rPr>
          <w:rFonts w:ascii="Times New Roman" w:eastAsiaTheme="minorEastAsia" w:hAnsi="Times New Roman" w:cs="Times New Roman"/>
        </w:rPr>
        <w:t xml:space="preserve"> (-0.27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ins w:id="45" w:author="Hiram Beltran-Sanchez" w:date="2017-12-03T19:32:00Z">
        <w:r w:rsidR="00BA4E8F">
          <w:rPr>
            <w:rFonts w:ascii="Times New Roman" w:eastAsiaTheme="minorEastAsia" w:hAnsi="Times New Roman" w:cs="Times New Roman"/>
          </w:rPr>
          <w:t xml:space="preserve">Results for women suggest a </w:t>
        </w:r>
      </w:ins>
      <w:ins w:id="46" w:author="Hiram Beltran-Sanchez" w:date="2017-12-03T19:33:00Z">
        <w:r w:rsidR="000E5565">
          <w:rPr>
            <w:rFonts w:ascii="Times New Roman" w:eastAsiaTheme="minorEastAsia" w:hAnsi="Times New Roman" w:cs="Times New Roman"/>
          </w:rPr>
          <w:t>conti</w:t>
        </w:r>
      </w:ins>
      <w:ins w:id="47" w:author="Hiram Beltran-Sanchez" w:date="2018-01-24T08:59:00Z">
        <w:r w:rsidR="006E2679">
          <w:rPr>
            <w:rFonts w:ascii="Times New Roman" w:eastAsiaTheme="minorEastAsia" w:hAnsi="Times New Roman" w:cs="Times New Roman"/>
          </w:rPr>
          <w:t>n</w:t>
        </w:r>
      </w:ins>
      <w:ins w:id="48" w:author="Hiram Beltran-Sanchez" w:date="2017-12-03T19:33:00Z">
        <w:r w:rsidR="000E5565">
          <w:rPr>
            <w:rFonts w:ascii="Times New Roman" w:eastAsiaTheme="minorEastAsia" w:hAnsi="Times New Roman" w:cs="Times New Roman"/>
          </w:rPr>
          <w:t xml:space="preserve">uous improvement in life expectancy over time with </w:t>
        </w:r>
      </w:ins>
      <w:ins w:id="49" w:author="Hiram Beltran-Sanchez" w:date="2017-12-03T19:35:00Z">
        <w:r w:rsidR="000E5565">
          <w:rPr>
            <w:rFonts w:ascii="Times New Roman" w:eastAsiaTheme="minorEastAsia" w:hAnsi="Times New Roman" w:cs="Times New Roman"/>
          </w:rPr>
          <w:t xml:space="preserve">a </w:t>
        </w:r>
      </w:ins>
      <w:ins w:id="50" w:author="Hiram Beltran-Sanchez" w:date="2017-12-03T19:32:00Z">
        <w:r w:rsidR="00BA4E8F">
          <w:rPr>
            <w:rFonts w:ascii="Times New Roman" w:eastAsiaTheme="minorEastAsia" w:hAnsi="Times New Roman" w:cs="Times New Roman"/>
          </w:rPr>
          <w:t>negligible impact of homicides</w:t>
        </w:r>
      </w:ins>
      <w:ins w:id="51" w:author="Hiram Beltran-Sanchez" w:date="2018-01-24T08:59:00Z">
        <w:r w:rsidR="006E2679">
          <w:rPr>
            <w:rFonts w:ascii="Times New Roman" w:eastAsiaTheme="minorEastAsia" w:hAnsi="Times New Roman" w:cs="Times New Roman"/>
          </w:rPr>
          <w:t>;</w:t>
        </w:r>
      </w:ins>
      <w:ins w:id="52" w:author="Hiram Beltran-Sanchez" w:date="2017-12-03T19:41:00Z">
        <w:r w:rsidR="00BD5932">
          <w:rPr>
            <w:rFonts w:ascii="Times New Roman" w:eastAsiaTheme="minorEastAsia" w:hAnsi="Times New Roman" w:cs="Times New Roman"/>
          </w:rPr>
          <w:t xml:space="preserve"> in fact, homicide rates continously decline</w:t>
        </w:r>
      </w:ins>
      <w:ins w:id="53" w:author="Hiram Beltran-Sanchez" w:date="2017-12-03T19:42:00Z">
        <w:r w:rsidR="00BD5932">
          <w:rPr>
            <w:rFonts w:ascii="Times New Roman" w:eastAsiaTheme="minorEastAsia" w:hAnsi="Times New Roman" w:cs="Times New Roman"/>
          </w:rPr>
          <w:t>d</w:t>
        </w:r>
      </w:ins>
      <w:ins w:id="54" w:author="Hiram Beltran-Sanchez" w:date="2018-01-24T08:59:00Z">
        <w:r w:rsidR="006E2679">
          <w:rPr>
            <w:rFonts w:ascii="Times New Roman" w:eastAsiaTheme="minorEastAsia" w:hAnsi="Times New Roman" w:cs="Times New Roman"/>
          </w:rPr>
          <w:t xml:space="preserve"> since 1995</w:t>
        </w:r>
      </w:ins>
      <w:ins w:id="55" w:author="Hiram Beltran-Sanchez" w:date="2017-12-03T19:33:00Z">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figures S1-S4)</w:t>
        </w:r>
      </w:ins>
      <w:ins w:id="56" w:author="Hiram Beltran-Sanchez" w:date="2017-12-03T19:32:00Z">
        <w:r w:rsidR="000E5565">
          <w:rPr>
            <w:rFonts w:ascii="Times New Roman" w:eastAsiaTheme="minorEastAsia" w:hAnsi="Times New Roman" w:cs="Times New Roman"/>
          </w:rPr>
          <w:t xml:space="preserve">. </w:t>
        </w:r>
      </w:ins>
      <w:ins w:id="57" w:author="Hiram Beltran-Sanchez" w:date="2017-12-03T19:33:00Z">
        <w:r w:rsidR="000E5565">
          <w:rPr>
            <w:rFonts w:ascii="Times New Roman" w:eastAsiaTheme="minorEastAsia" w:hAnsi="Times New Roman" w:cs="Times New Roman"/>
          </w:rPr>
          <w:t xml:space="preserve">For example, </w:t>
        </w:r>
      </w:ins>
      <w:del w:id="58" w:author="Hiram Beltran-Sanchez" w:date="2017-12-03T19:34:00Z">
        <w:r w:rsidR="00714F65" w:rsidDel="000E5565">
          <w:rPr>
            <w:rFonts w:ascii="Times New Roman" w:eastAsiaTheme="minorEastAsia" w:hAnsi="Times New Roman" w:cs="Times New Roman"/>
          </w:rPr>
          <w:delText xml:space="preserve">Women increased </w:delText>
        </w:r>
      </w:del>
      <w:r w:rsidR="00714F65">
        <w:rPr>
          <w:rFonts w:ascii="Times New Roman" w:eastAsiaTheme="minorEastAsia" w:hAnsi="Times New Roman" w:cs="Times New Roman"/>
        </w:rPr>
        <w:t xml:space="preserve">life expectancy </w:t>
      </w:r>
      <w:ins w:id="59" w:author="Hiram Beltran-Sanchez" w:date="2017-12-03T19:34:00Z">
        <w:r w:rsidR="000E5565">
          <w:rPr>
            <w:rFonts w:ascii="Times New Roman" w:eastAsiaTheme="minorEastAsia" w:hAnsi="Times New Roman" w:cs="Times New Roman"/>
          </w:rPr>
          <w:t xml:space="preserve">increased </w:t>
        </w:r>
      </w:ins>
      <w:r w:rsidR="00714F65">
        <w:rPr>
          <w:rFonts w:ascii="Times New Roman" w:eastAsiaTheme="minorEastAsia" w:hAnsi="Times New Roman" w:cs="Times New Roman"/>
        </w:rPr>
        <w:t xml:space="preserve">by 1.3 years in 1995-2005 </w:t>
      </w:r>
      <w:ins w:id="60" w:author="Hiram Beltran-Sanchez" w:date="2017-12-03T19:34:00Z">
        <w:r w:rsidR="000E5565">
          <w:rPr>
            <w:rFonts w:ascii="Times New Roman" w:eastAsiaTheme="minorEastAsia" w:hAnsi="Times New Roman" w:cs="Times New Roman"/>
          </w:rPr>
          <w:t>and by an additional year of life in 2005-2015</w:t>
        </w:r>
      </w:ins>
      <w:ins w:id="61" w:author="Hiram Beltran-Sanchez" w:date="2017-12-03T19:39:00Z">
        <w:r w:rsidR="00AA5BA4">
          <w:rPr>
            <w:rFonts w:ascii="Times New Roman" w:eastAsiaTheme="minorEastAsia" w:hAnsi="Times New Roman" w:cs="Times New Roman"/>
          </w:rPr>
          <w:t>; all thes</w:t>
        </w:r>
      </w:ins>
      <w:ins w:id="62" w:author="Hiram Beltran-Sanchez" w:date="2017-12-03T19:40:00Z">
        <w:r w:rsidR="00AA5BA4">
          <w:rPr>
            <w:rFonts w:ascii="Times New Roman" w:eastAsiaTheme="minorEastAsia" w:hAnsi="Times New Roman" w:cs="Times New Roman"/>
          </w:rPr>
          <w:t xml:space="preserve">e </w:t>
        </w:r>
      </w:ins>
      <w:ins w:id="63" w:author="Hiram Beltran-Sanchez" w:date="2017-12-03T19:36:00Z">
        <w:r w:rsidR="000E5565">
          <w:rPr>
            <w:rFonts w:ascii="Times New Roman" w:eastAsiaTheme="minorEastAsia" w:hAnsi="Times New Roman" w:cs="Times New Roman"/>
          </w:rPr>
          <w:t>result</w:t>
        </w:r>
      </w:ins>
      <w:ins w:id="64" w:author="Hiram Beltran-Sanchez" w:date="2017-12-03T19:37:00Z">
        <w:r w:rsidR="002B24D2">
          <w:rPr>
            <w:rFonts w:ascii="Times New Roman" w:eastAsiaTheme="minorEastAsia" w:hAnsi="Times New Roman" w:cs="Times New Roman"/>
          </w:rPr>
          <w:t>ed from</w:t>
        </w:r>
      </w:ins>
      <w:ins w:id="65" w:author="Hiram Beltran-Sanchez" w:date="2017-12-03T19:36:00Z">
        <w:r w:rsidR="000E5565">
          <w:rPr>
            <w:rFonts w:ascii="Times New Roman" w:eastAsiaTheme="minorEastAsia" w:hAnsi="Times New Roman" w:cs="Times New Roman"/>
          </w:rPr>
          <w:t xml:space="preserve"> mortality </w:t>
        </w:r>
      </w:ins>
      <w:ins w:id="66" w:author="Hiram Beltran-Sanchez" w:date="2017-12-03T19:38:00Z">
        <w:r w:rsidR="002B24D2">
          <w:rPr>
            <w:rFonts w:ascii="Times New Roman" w:eastAsiaTheme="minorEastAsia" w:hAnsi="Times New Roman" w:cs="Times New Roman"/>
          </w:rPr>
          <w:t>improvements in</w:t>
        </w:r>
      </w:ins>
      <w:ins w:id="67" w:author="Hiram Beltran-Sanchez" w:date="2017-12-03T19:36:00Z">
        <w:r w:rsidR="000E5565">
          <w:rPr>
            <w:rFonts w:ascii="Times New Roman" w:eastAsiaTheme="minorEastAsia" w:hAnsi="Times New Roman" w:cs="Times New Roman"/>
          </w:rPr>
          <w:t xml:space="preserve"> most</w:t>
        </w:r>
      </w:ins>
      <w:ins w:id="68" w:author="Hiram Beltran-Sanchez" w:date="2017-12-03T19:35:00Z">
        <w:r w:rsidR="000E5565">
          <w:rPr>
            <w:rFonts w:ascii="Times New Roman" w:eastAsiaTheme="minorEastAsia" w:hAnsi="Times New Roman" w:cs="Times New Roman"/>
          </w:rPr>
          <w:t xml:space="preserve"> causes of death, </w:t>
        </w:r>
      </w:ins>
      <w:ins w:id="69" w:author="Hiram Beltran-Sanchez" w:date="2017-12-03T19:38:00Z">
        <w:r w:rsidR="002B24D2">
          <w:rPr>
            <w:rFonts w:ascii="Times New Roman" w:eastAsiaTheme="minorEastAsia" w:hAnsi="Times New Roman" w:cs="Times New Roman"/>
          </w:rPr>
          <w:t>except for diabetes</w:t>
        </w:r>
      </w:ins>
      <w:ins w:id="70" w:author="Hiram Beltran-Sanchez" w:date="2018-01-24T09:00:00Z">
        <w:r w:rsidR="00B231DD">
          <w:rPr>
            <w:rFonts w:ascii="Times New Roman" w:eastAsiaTheme="minorEastAsia" w:hAnsi="Times New Roman" w:cs="Times New Roman"/>
          </w:rPr>
          <w:t xml:space="preserve"> and diseses</w:t>
        </w:r>
      </w:ins>
      <w:ins w:id="71" w:author="Hiram Beltran-Sanchez" w:date="2017-12-03T19:36:00Z">
        <w:r w:rsidR="000E5565">
          <w:rPr>
            <w:rFonts w:ascii="Times New Roman" w:eastAsiaTheme="minorEastAsia" w:hAnsi="Times New Roman" w:cs="Times New Roman"/>
          </w:rPr>
          <w:t xml:space="preserve"> </w:t>
        </w:r>
      </w:ins>
      <w:del w:id="72" w:author="Hiram Beltran-Sanchez" w:date="2017-12-03T19:36:00Z">
        <w:r w:rsidR="00714F65" w:rsidDel="000E5565">
          <w:rPr>
            <w:rFonts w:ascii="Times New Roman" w:eastAsiaTheme="minorEastAsia" w:hAnsi="Times New Roman" w:cs="Times New Roman"/>
          </w:rPr>
          <w:delText xml:space="preserve">mainly </w:delText>
        </w:r>
      </w:del>
      <w:r w:rsidR="00714F65">
        <w:rPr>
          <w:rFonts w:ascii="Times New Roman" w:eastAsiaTheme="minorEastAsia" w:hAnsi="Times New Roman" w:cs="Times New Roman"/>
        </w:rPr>
        <w:t xml:space="preserve">due to medically amenable conditions </w:t>
      </w:r>
      <w:ins w:id="73" w:author="Hiram Beltran-Sanchez" w:date="2017-12-03T19:39:00Z">
        <w:r w:rsidR="002B24D2">
          <w:rPr>
            <w:rFonts w:ascii="Times New Roman" w:eastAsiaTheme="minorEastAsia" w:hAnsi="Times New Roman" w:cs="Times New Roman"/>
          </w:rPr>
          <w:t xml:space="preserve">(e.g., </w:t>
        </w:r>
        <w:r w:rsidR="002B24D2">
          <w:rPr>
            <w:rFonts w:ascii="Times New Roman" w:hAnsi="Times New Roman" w:cs="Times New Roman"/>
          </w:rPr>
          <w:t xml:space="preserve">infectious and respiratory </w:t>
        </w:r>
        <w:commentRangeStart w:id="74"/>
        <w:r w:rsidR="002B24D2">
          <w:rPr>
            <w:rFonts w:ascii="Times New Roman" w:hAnsi="Times New Roman" w:cs="Times New Roman"/>
          </w:rPr>
          <w:t>diseases</w:t>
        </w:r>
      </w:ins>
      <w:commentRangeEnd w:id="74"/>
      <w:ins w:id="75" w:author="Hiram Beltran-Sanchez" w:date="2018-01-24T09:02:00Z">
        <w:r w:rsidR="006E2894">
          <w:rPr>
            <w:rStyle w:val="CommentReference"/>
          </w:rPr>
          <w:commentReference w:id="74"/>
        </w:r>
      </w:ins>
      <w:ins w:id="76" w:author="Hiram Beltran-Sanchez" w:date="2017-12-03T19:39:00Z">
        <w:r w:rsidR="002B24D2">
          <w:rPr>
            <w:rFonts w:ascii="Times New Roman" w:eastAsiaTheme="minorEastAsia" w:hAnsi="Times New Roman" w:cs="Times New Roman"/>
          </w:rPr>
          <w:t xml:space="preserve">). </w:t>
        </w:r>
      </w:ins>
      <w:ins w:id="77" w:author="Hiram Beltran-Sanchez" w:date="2018-01-24T09:03:00Z">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ins>
      <w:del w:id="78" w:author="Hiram Beltran-Sanchez" w:date="2017-12-03T19:37:00Z">
        <w:r w:rsidR="00714F65" w:rsidDel="000E5565">
          <w:rPr>
            <w:rFonts w:ascii="Times New Roman" w:eastAsiaTheme="minorEastAsia" w:hAnsi="Times New Roman" w:cs="Times New Roman"/>
          </w:rPr>
          <w:delText xml:space="preserve">offset by increasing diabetes mortality. Between 2005 and 2015 increased by an additional year due to continuous progress in causes amenable to medical service. </w:delText>
        </w:r>
      </w:del>
    </w:p>
    <w:p w14:paraId="7639D4DD" w14:textId="7D070C3C" w:rsidR="00714F65" w:rsidRDefault="00714F65" w:rsidP="000E5565">
      <w:pPr>
        <w:spacing w:line="480" w:lineRule="auto"/>
        <w:jc w:val="both"/>
        <w:rPr>
          <w:rFonts w:ascii="Times New Roman" w:eastAsiaTheme="minorEastAsia" w:hAnsi="Times New Roman" w:cs="Times New Roman"/>
        </w:rPr>
      </w:pPr>
      <w:del w:id="79" w:author="Hiram Beltran-Sanchez" w:date="2017-12-03T19:37:00Z">
        <w:r w:rsidDel="000E5565">
          <w:rPr>
            <w:rFonts w:ascii="Times New Roman" w:eastAsiaTheme="minorEastAsia" w:hAnsi="Times New Roman" w:cs="Times New Roman"/>
          </w:rPr>
          <w:delText>During this period, the effect of homicides was negative, albeit negligible compared to males.</w:delText>
        </w:r>
      </w:del>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65C56E6A" w:rsidR="00821A9E" w:rsidRDefault="00753F17" w:rsidP="00C7225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ins w:id="80" w:author="Hiram Beltran-Sanchez" w:date="2017-12-03T19:44:00Z">
        <w:r w:rsidR="00DB1F4B">
          <w:rPr>
            <w:rFonts w:ascii="Times New Roman" w:eastAsiaTheme="minorEastAsia" w:hAnsi="Times New Roman" w:cs="Times New Roman"/>
          </w:rPr>
          <w:t xml:space="preserve">results for </w:t>
        </w:r>
      </w:ins>
      <w:del w:id="81" w:author="Hiram Beltran-Sanchez" w:date="2017-12-03T19:44:00Z">
        <w:r w:rsidDel="00DB1F4B">
          <w:rPr>
            <w:rFonts w:ascii="Times New Roman" w:eastAsiaTheme="minorEastAsia" w:hAnsi="Times New Roman" w:cs="Times New Roman"/>
          </w:rPr>
          <w:delText xml:space="preserve">similar information </w:delText>
        </w:r>
        <w:r w:rsidR="0046185B" w:rsidDel="00DB1F4B">
          <w:rPr>
            <w:rFonts w:ascii="Times New Roman" w:eastAsiaTheme="minorEastAsia" w:hAnsi="Times New Roman" w:cs="Times New Roman"/>
          </w:rPr>
          <w:delText xml:space="preserve">to Figure 1 corresponding to </w:delText>
        </w:r>
      </w:del>
      <w:r w:rsidR="0046185B">
        <w:rPr>
          <w:rFonts w:ascii="Times New Roman" w:eastAsiaTheme="minorEastAsia" w:hAnsi="Times New Roman" w:cs="Times New Roman"/>
        </w:rPr>
        <w:t>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ins w:id="82" w:author="Hiram Beltran-Sanchez" w:date="2017-12-03T19:44:00Z">
        <w:r w:rsidR="00DB1F4B">
          <w:rPr>
            <w:rFonts w:ascii="Times New Roman" w:eastAsiaTheme="minorEastAsia" w:hAnsi="Times New Roman" w:cs="Times New Roman"/>
          </w:rPr>
          <w:t xml:space="preserve"> in both periods</w:t>
        </w:r>
      </w:ins>
      <w:r w:rsidR="0046185B">
        <w:rPr>
          <w:rFonts w:ascii="Times New Roman" w:eastAsiaTheme="minorEastAsia" w:hAnsi="Times New Roman" w:cs="Times New Roman"/>
        </w:rPr>
        <w:t xml:space="preserve">. </w:t>
      </w:r>
      <w:ins w:id="83" w:author="Hiram Beltran-Sanchez" w:date="2017-12-03T19:45:00Z">
        <w:r w:rsidR="00DB1F4B">
          <w:rPr>
            <w:rFonts w:ascii="Times New Roman" w:eastAsiaTheme="minorEastAsia" w:hAnsi="Times New Roman" w:cs="Times New Roman"/>
          </w:rPr>
          <w:t xml:space="preserve">This figure depicts </w:t>
        </w:r>
      </w:ins>
      <w:ins w:id="84" w:author="Hiram Beltran-Sanchez" w:date="2017-12-03T19:47:00Z">
        <w:r w:rsidR="000F66DA">
          <w:rPr>
            <w:rFonts w:ascii="Times New Roman" w:eastAsiaTheme="minorEastAsia" w:hAnsi="Times New Roman" w:cs="Times New Roman"/>
          </w:rPr>
          <w:t xml:space="preserve">information in </w:t>
        </w:r>
      </w:ins>
      <w:ins w:id="85" w:author="Hiram Beltran-Sanchez" w:date="2017-12-03T19:45:00Z">
        <w:r w:rsidR="00DB1F4B">
          <w:rPr>
            <w:rFonts w:ascii="Times New Roman" w:eastAsiaTheme="minorEastAsia" w:hAnsi="Times New Roman" w:cs="Times New Roman"/>
          </w:rPr>
          <w:t>a simi</w:t>
        </w:r>
        <w:r w:rsidR="007D46A2">
          <w:rPr>
            <w:rFonts w:ascii="Times New Roman" w:eastAsiaTheme="minorEastAsia" w:hAnsi="Times New Roman" w:cs="Times New Roman"/>
          </w:rPr>
          <w:t xml:space="preserve">lar format to that in Figure 1. </w:t>
        </w:r>
      </w:ins>
      <w:ins w:id="86" w:author="Hiram Beltran-Sanchez" w:date="2018-01-24T09:08:00Z">
        <w:r w:rsidR="007D46A2">
          <w:rPr>
            <w:rFonts w:ascii="Times New Roman" w:eastAsiaTheme="minorEastAsia" w:hAnsi="Times New Roman" w:cs="Times New Roman"/>
          </w:rPr>
          <w:t>Panel A of Figure 2, for example, shows that l</w:t>
        </w:r>
      </w:ins>
      <w:ins w:id="87" w:author="Hiram Beltran-Sanchez" w:date="2018-01-24T09:07:00Z">
        <w:r w:rsidR="007D46A2">
          <w:rPr>
            <w:rFonts w:ascii="Times New Roman" w:eastAsiaTheme="minorEastAsia" w:hAnsi="Times New Roman" w:cs="Times New Roman"/>
          </w:rPr>
          <w:t xml:space="preserve">ife span variation </w:t>
        </w:r>
      </w:ins>
      <w:ins w:id="88" w:author="Hiram Beltran-Sanchez" w:date="2018-01-24T09:08:00Z">
        <w:r w:rsidR="007D46A2">
          <w:rPr>
            <w:rFonts w:ascii="Times New Roman" w:eastAsiaTheme="minorEastAsia" w:hAnsi="Times New Roman" w:cs="Times New Roman"/>
          </w:rPr>
          <w:t xml:space="preserve">reduced </w:t>
        </w:r>
      </w:ins>
      <w:ins w:id="89" w:author="Hiram Beltran-Sanchez" w:date="2018-01-24T09:09:00Z">
        <w:r w:rsidR="007D46A2">
          <w:rPr>
            <w:rFonts w:ascii="Times New Roman" w:eastAsiaTheme="minorEastAsia" w:hAnsi="Times New Roman" w:cs="Times New Roman"/>
          </w:rPr>
          <w:t>by about 1.21 years between 1995 (16.52) and 2005 (15.31)</w:t>
        </w:r>
      </w:ins>
      <w:ins w:id="90" w:author="Hiram Beltran-Sanchez" w:date="2018-01-24T09:10:00Z">
        <w:r w:rsidR="00670A82">
          <w:rPr>
            <w:rFonts w:ascii="Times New Roman" w:eastAsiaTheme="minorEastAsia" w:hAnsi="Times New Roman" w:cs="Times New Roman"/>
          </w:rPr>
          <w:t xml:space="preserve"> indicating </w:t>
        </w:r>
        <w:r w:rsidR="00877607">
          <w:rPr>
            <w:rFonts w:ascii="Times New Roman" w:eastAsiaTheme="minorEastAsia" w:hAnsi="Times New Roman" w:cs="Times New Roman"/>
          </w:rPr>
          <w:t>that</w:t>
        </w:r>
        <w:commentRangeStart w:id="91"/>
        <w:r w:rsidR="00877607">
          <w:rPr>
            <w:rFonts w:ascii="Times New Roman" w:eastAsiaTheme="minorEastAsia" w:hAnsi="Times New Roman" w:cs="Times New Roman"/>
          </w:rPr>
          <w:t xml:space="preserve"> …</w:t>
        </w:r>
        <w:commentRangeEnd w:id="91"/>
        <w:r w:rsidR="00877607">
          <w:rPr>
            <w:rStyle w:val="CommentReference"/>
          </w:rPr>
          <w:commentReference w:id="91"/>
        </w:r>
      </w:ins>
      <w:ins w:id="92" w:author="Hiram Beltran-Sanchez" w:date="2018-01-24T09:09:00Z">
        <w:r w:rsidR="007D46A2">
          <w:rPr>
            <w:rFonts w:ascii="Times New Roman" w:eastAsiaTheme="minorEastAsia" w:hAnsi="Times New Roman" w:cs="Times New Roman"/>
          </w:rPr>
          <w:t xml:space="preserve"> </w:t>
        </w:r>
      </w:ins>
      <w:ins w:id="93" w:author="Hiram Beltran-Sanchez" w:date="2018-01-24T09:07:00Z">
        <w:r w:rsidR="007D46A2">
          <w:rPr>
            <w:rFonts w:ascii="Times New Roman" w:eastAsiaTheme="minorEastAsia" w:hAnsi="Times New Roman" w:cs="Times New Roman"/>
          </w:rPr>
          <w:t xml:space="preserve"> </w:t>
        </w:r>
      </w:ins>
      <w:ins w:id="94" w:author="Hiram Beltran-Sanchez" w:date="2018-01-24T09:14:00Z">
        <w:r w:rsidR="004C5111">
          <w:rPr>
            <w:rFonts w:ascii="Times New Roman" w:eastAsiaTheme="minorEastAsia" w:hAnsi="Times New Roman" w:cs="Times New Roman"/>
          </w:rPr>
          <w:t xml:space="preserve">Although </w:t>
        </w:r>
      </w:ins>
      <w:ins w:id="95" w:author="Hiram Beltran-Sanchez" w:date="2018-01-24T09:13:00Z">
        <w:r w:rsidR="004C5111">
          <w:rPr>
            <w:rFonts w:ascii="Times New Roman" w:eastAsiaTheme="minorEastAsia" w:hAnsi="Times New Roman" w:cs="Times New Roman"/>
          </w:rPr>
          <w:t xml:space="preserve">life span variation </w:t>
        </w:r>
      </w:ins>
      <w:ins w:id="96" w:author="Hiram Beltran-Sanchez" w:date="2018-01-24T09:14:00Z">
        <w:r w:rsidR="004C5111">
          <w:rPr>
            <w:rFonts w:ascii="Times New Roman" w:eastAsiaTheme="minorEastAsia" w:hAnsi="Times New Roman" w:cs="Times New Roman"/>
          </w:rPr>
          <w:t xml:space="preserve">also declined </w:t>
        </w:r>
      </w:ins>
      <w:ins w:id="97" w:author="Hiram Beltran-Sanchez" w:date="2018-01-24T09:13:00Z">
        <w:r w:rsidR="004C5111">
          <w:rPr>
            <w:rFonts w:ascii="Times New Roman" w:eastAsiaTheme="minorEastAsia" w:hAnsi="Times New Roman" w:cs="Times New Roman"/>
          </w:rPr>
          <w:t>between 2005 and 2015</w:t>
        </w:r>
      </w:ins>
      <w:ins w:id="98" w:author="Hiram Beltran-Sanchez" w:date="2018-01-24T09:14:00Z">
        <w:r w:rsidR="004C5111">
          <w:rPr>
            <w:rFonts w:ascii="Times New Roman" w:eastAsiaTheme="minorEastAsia" w:hAnsi="Times New Roman" w:cs="Times New Roman"/>
          </w:rPr>
          <w:t xml:space="preserve"> (-0.53)</w:t>
        </w:r>
      </w:ins>
      <w:ins w:id="99" w:author="Hiram Beltran-Sanchez" w:date="2018-01-24T09:13:00Z">
        <w:r w:rsidR="004C5111">
          <w:rPr>
            <w:rFonts w:ascii="Times New Roman" w:eastAsiaTheme="minorEastAsia" w:hAnsi="Times New Roman" w:cs="Times New Roman"/>
          </w:rPr>
          <w:t xml:space="preserve">, </w:t>
        </w:r>
      </w:ins>
      <w:ins w:id="100" w:author="Hiram Beltran-Sanchez" w:date="2018-01-24T09:14:00Z">
        <w:r w:rsidR="004C5111">
          <w:rPr>
            <w:rFonts w:ascii="Times New Roman" w:eastAsiaTheme="minorEastAsia" w:hAnsi="Times New Roman" w:cs="Times New Roman"/>
          </w:rPr>
          <w:t xml:space="preserve">the </w:t>
        </w:r>
        <w:r w:rsidR="004C5111">
          <w:rPr>
            <w:rFonts w:ascii="Times New Roman" w:eastAsiaTheme="minorEastAsia" w:hAnsi="Times New Roman" w:cs="Times New Roman"/>
          </w:rPr>
          <w:lastRenderedPageBreak/>
          <w:t xml:space="preserve">reduction </w:t>
        </w:r>
      </w:ins>
      <w:del w:id="101" w:author="Hiram Beltran-Sanchez" w:date="2017-12-03T19:48:00Z">
        <w:r w:rsidR="0046185B" w:rsidDel="008D5573">
          <w:rPr>
            <w:rFonts w:ascii="Times New Roman" w:eastAsiaTheme="minorEastAsia" w:hAnsi="Times New Roman" w:cs="Times New Roman"/>
          </w:rPr>
          <w:delText>L</w:delText>
        </w:r>
      </w:del>
      <w:del w:id="102" w:author="Hiram Beltran-Sanchez" w:date="2018-01-24T09:15:00Z">
        <w:r w:rsidR="0046185B" w:rsidDel="004C5111">
          <w:rPr>
            <w:rFonts w:ascii="Times New Roman" w:eastAsiaTheme="minorEastAsia" w:hAnsi="Times New Roman" w:cs="Times New Roman"/>
          </w:rPr>
          <w:delText>ifespan variation</w:delText>
        </w:r>
        <w:r w:rsidR="00BF5F73" w:rsidDel="004C5111">
          <w:rPr>
            <w:rFonts w:ascii="Times New Roman" w:eastAsiaTheme="minorEastAsia" w:hAnsi="Times New Roman" w:cs="Times New Roman"/>
          </w:rPr>
          <w:delText xml:space="preserve"> decreased throughout the entire period 1995-2015 for males</w:delText>
        </w:r>
      </w:del>
      <w:del w:id="103" w:author="Hiram Beltran-Sanchez" w:date="2017-12-03T19:48:00Z">
        <w:r w:rsidR="004116BC" w:rsidDel="0094202A">
          <w:rPr>
            <w:rFonts w:ascii="Times New Roman" w:eastAsiaTheme="minorEastAsia" w:hAnsi="Times New Roman" w:cs="Times New Roman"/>
          </w:rPr>
          <w:delText>.</w:delText>
        </w:r>
        <w:r w:rsidR="00BF5F73" w:rsidDel="0094202A">
          <w:rPr>
            <w:rFonts w:ascii="Times New Roman" w:eastAsiaTheme="minorEastAsia" w:hAnsi="Times New Roman" w:cs="Times New Roman"/>
          </w:rPr>
          <w:delText xml:space="preserve"> However,</w:delText>
        </w:r>
      </w:del>
      <w:del w:id="104" w:author="Hiram Beltran-Sanchez" w:date="2018-01-24T09:15:00Z">
        <w:r w:rsidR="00BF5F73" w:rsidDel="004C5111">
          <w:rPr>
            <w:rFonts w:ascii="Times New Roman" w:eastAsiaTheme="minorEastAsia" w:hAnsi="Times New Roman" w:cs="Times New Roman"/>
          </w:rPr>
          <w:delText xml:space="preserve"> </w:delText>
        </w:r>
      </w:del>
      <w:del w:id="105" w:author="Hiram Beltran-Sanchez" w:date="2017-12-03T19:49:00Z">
        <w:r w:rsidR="00BF5F73" w:rsidDel="0094202A">
          <w:rPr>
            <w:rFonts w:ascii="Times New Roman" w:eastAsiaTheme="minorEastAsia" w:hAnsi="Times New Roman" w:cs="Times New Roman"/>
          </w:rPr>
          <w:delText>stronger</w:delText>
        </w:r>
      </w:del>
      <w:del w:id="106" w:author="Hiram Beltran-Sanchez" w:date="2018-01-24T09:15:00Z">
        <w:r w:rsidR="00BF5F73" w:rsidDel="004C5111">
          <w:rPr>
            <w:rFonts w:ascii="Times New Roman" w:eastAsiaTheme="minorEastAsia" w:hAnsi="Times New Roman" w:cs="Times New Roman"/>
          </w:rPr>
          <w:delText xml:space="preserve"> reduction</w:delText>
        </w:r>
      </w:del>
      <w:del w:id="107" w:author="Hiram Beltran-Sanchez" w:date="2017-12-03T19:52:00Z">
        <w:r w:rsidR="00BF5F73" w:rsidDel="0094202A">
          <w:rPr>
            <w:rFonts w:ascii="Times New Roman" w:eastAsiaTheme="minorEastAsia" w:hAnsi="Times New Roman" w:cs="Times New Roman"/>
          </w:rPr>
          <w:delText xml:space="preserve">s </w:delText>
        </w:r>
      </w:del>
      <w:del w:id="108" w:author="Hiram Beltran-Sanchez" w:date="2017-12-03T19:49:00Z">
        <w:r w:rsidR="00BF5F73" w:rsidDel="0094202A">
          <w:rPr>
            <w:rFonts w:ascii="Times New Roman" w:eastAsiaTheme="minorEastAsia" w:hAnsi="Times New Roman" w:cs="Times New Roman"/>
          </w:rPr>
          <w:delText xml:space="preserve">on </w:delTex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sidDel="0094202A">
          <w:rPr>
            <w:rFonts w:ascii="Times New Roman" w:eastAsiaTheme="minorEastAsia" w:hAnsi="Times New Roman" w:cs="Times New Roman"/>
          </w:rPr>
          <w:delText xml:space="preserve"> were made between</w:delText>
        </w:r>
      </w:del>
      <w:ins w:id="109" w:author="Hiram Beltran-Sanchez" w:date="2017-12-03T19:49:00Z">
        <w:r w:rsidR="0094202A">
          <w:rPr>
            <w:rFonts w:ascii="Times New Roman" w:eastAsiaTheme="minorEastAsia" w:hAnsi="Times New Roman" w:cs="Times New Roman"/>
          </w:rPr>
          <w:t>in</w:t>
        </w:r>
      </w:ins>
      <w:r w:rsidR="00BF5F73">
        <w:rPr>
          <w:rFonts w:ascii="Times New Roman" w:eastAsiaTheme="minorEastAsia" w:hAnsi="Times New Roman" w:cs="Times New Roman"/>
        </w:rPr>
        <w:t xml:space="preserve"> 1995</w:t>
      </w:r>
      <w:del w:id="110" w:author="Hiram Beltran-Sanchez" w:date="2017-12-03T19:49:00Z">
        <w:r w:rsidR="00BF5F73" w:rsidDel="0094202A">
          <w:rPr>
            <w:rFonts w:ascii="Times New Roman" w:eastAsiaTheme="minorEastAsia" w:hAnsi="Times New Roman" w:cs="Times New Roman"/>
          </w:rPr>
          <w:delText xml:space="preserve"> and </w:delText>
        </w:r>
      </w:del>
      <w:ins w:id="111" w:author="Hiram Beltran-Sanchez" w:date="2017-12-03T19:49:00Z">
        <w:r w:rsidR="0094202A">
          <w:rPr>
            <w:rFonts w:ascii="Times New Roman" w:eastAsiaTheme="minorEastAsia" w:hAnsi="Times New Roman" w:cs="Times New Roman"/>
          </w:rPr>
          <w:t>-</w:t>
        </w:r>
      </w:ins>
      <w:r w:rsidR="00BF5F73">
        <w:rPr>
          <w:rFonts w:ascii="Times New Roman" w:eastAsiaTheme="minorEastAsia" w:hAnsi="Times New Roman" w:cs="Times New Roman"/>
        </w:rPr>
        <w:t xml:space="preserve">2005 </w:t>
      </w:r>
      <w:del w:id="112" w:author="Hiram Beltran-Sanchez" w:date="2017-12-03T19:49:00Z">
        <w:r w:rsidR="00BF5F73" w:rsidDel="0094202A">
          <w:rPr>
            <w:rFonts w:ascii="Times New Roman" w:eastAsiaTheme="minorEastAsia" w:hAnsi="Times New Roman" w:cs="Times New Roman"/>
          </w:rPr>
          <w:delText xml:space="preserve">changing </w:delText>
        </w:r>
      </w:del>
      <w:del w:id="113" w:author="Hiram Beltran-Sanchez" w:date="2018-01-24T09:15:00Z">
        <w:r w:rsidR="00BF5F73" w:rsidDel="004C5111">
          <w:rPr>
            <w:rFonts w:ascii="Times New Roman" w:eastAsiaTheme="minorEastAsia" w:hAnsi="Times New Roman" w:cs="Times New Roman"/>
          </w:rPr>
          <w:delText>from 16.5 to 15.3</w:delText>
        </w:r>
        <w:r w:rsidR="002F1B38" w:rsidDel="004C5111">
          <w:rPr>
            <w:rFonts w:ascii="Times New Roman" w:eastAsiaTheme="minorEastAsia" w:hAnsi="Times New Roman" w:cs="Times New Roman"/>
          </w:rPr>
          <w:delText xml:space="preserve"> </w:delText>
        </w:r>
      </w:del>
      <w:ins w:id="114" w:author="Hiram Beltran-Sanchez" w:date="2017-12-03T19:51:00Z">
        <w:r w:rsidR="0094202A">
          <w:rPr>
            <w:rFonts w:ascii="Times New Roman" w:eastAsiaTheme="minorEastAsia" w:hAnsi="Times New Roman" w:cs="Times New Roman"/>
          </w:rPr>
          <w:t xml:space="preserve">was about twice as large </w:t>
        </w:r>
      </w:ins>
      <w:ins w:id="115" w:author="Hiram Beltran-Sanchez" w:date="2018-01-24T09:05:00Z">
        <w:r w:rsidR="00F03235">
          <w:rPr>
            <w:rFonts w:ascii="Times New Roman" w:eastAsiaTheme="minorEastAsia" w:hAnsi="Times New Roman" w:cs="Times New Roman"/>
          </w:rPr>
          <w:t xml:space="preserve">as </w:t>
        </w:r>
      </w:ins>
      <w:r w:rsidR="002F1B38">
        <w:rPr>
          <w:rFonts w:ascii="Times New Roman" w:eastAsiaTheme="minorEastAsia" w:hAnsi="Times New Roman" w:cs="Times New Roman"/>
        </w:rPr>
        <w:t>tha</w:t>
      </w:r>
      <w:ins w:id="116" w:author="Hiram Beltran-Sanchez" w:date="2018-01-24T09:06:00Z">
        <w:r w:rsidR="00F03235">
          <w:rPr>
            <w:rFonts w:ascii="Times New Roman" w:eastAsiaTheme="minorEastAsia" w:hAnsi="Times New Roman" w:cs="Times New Roman"/>
          </w:rPr>
          <w:t>t</w:t>
        </w:r>
      </w:ins>
      <w:del w:id="117" w:author="Hiram Beltran-Sanchez" w:date="2018-01-24T09:06:00Z">
        <w:r w:rsidR="002F1B38" w:rsidDel="00F03235">
          <w:rPr>
            <w:rFonts w:ascii="Times New Roman" w:eastAsiaTheme="minorEastAsia" w:hAnsi="Times New Roman" w:cs="Times New Roman"/>
          </w:rPr>
          <w:delText>n</w:delText>
        </w:r>
      </w:del>
      <w:r w:rsidR="002F1B38">
        <w:rPr>
          <w:rFonts w:ascii="Times New Roman" w:eastAsiaTheme="minorEastAsia" w:hAnsi="Times New Roman" w:cs="Times New Roman"/>
        </w:rPr>
        <w:t xml:space="preserve"> i</w:t>
      </w:r>
      <w:r w:rsidR="00BF5F73">
        <w:rPr>
          <w:rFonts w:ascii="Times New Roman" w:eastAsiaTheme="minorEastAsia" w:hAnsi="Times New Roman" w:cs="Times New Roman"/>
        </w:rPr>
        <w:t xml:space="preserve">n the following </w:t>
      </w:r>
      <w:r w:rsidR="002F1B38">
        <w:rPr>
          <w:rFonts w:ascii="Times New Roman" w:eastAsiaTheme="minorEastAsia" w:hAnsi="Times New Roman" w:cs="Times New Roman"/>
        </w:rPr>
        <w:t>decade</w:t>
      </w:r>
      <w:r w:rsidR="00BF5F73">
        <w:rPr>
          <w:rFonts w:ascii="Times New Roman" w:eastAsiaTheme="minorEastAsia" w:hAnsi="Times New Roman" w:cs="Times New Roman"/>
        </w:rPr>
        <w:t>, 2005-2015</w:t>
      </w:r>
      <w:ins w:id="118" w:author="Hiram Beltran-Sanchez" w:date="2018-01-24T09:06:00Z">
        <w:r w:rsidR="00F03235">
          <w:rPr>
            <w:rFonts w:ascii="Times New Roman" w:eastAsiaTheme="minorEastAsia" w:hAnsi="Times New Roman" w:cs="Times New Roman"/>
          </w:rPr>
          <w:t xml:space="preserve"> (-1.21 vs -0.53)</w:t>
        </w:r>
      </w:ins>
      <w:del w:id="119" w:author="Hiram Beltran-Sanchez" w:date="2017-12-03T19:52:00Z">
        <w:r w:rsidR="00BF5F73" w:rsidDel="0094202A">
          <w:rPr>
            <w:rFonts w:ascii="Times New Roman" w:eastAsiaTheme="minorEastAsia" w:hAnsi="Times New Roman" w:cs="Times New Roman"/>
          </w:rPr>
          <w:delText xml:space="preserve">, </w:delText>
        </w:r>
        <w:r w:rsidR="002F1B38" w:rsidDel="0094202A">
          <w:rPr>
            <w:rFonts w:ascii="Times New Roman" w:eastAsiaTheme="minorEastAsia" w:hAnsi="Times New Roman" w:cs="Times New Roman"/>
          </w:rPr>
          <w:delText xml:space="preserve">when </w:delText>
        </w:r>
        <w:r w:rsidR="00BF5F73" w:rsidDel="0094202A">
          <w:rPr>
            <w:rFonts w:ascii="Times New Roman" w:eastAsiaTheme="minorEastAsia" w:hAnsi="Times New Roman" w:cs="Times New Roman"/>
          </w:rPr>
          <w:delText xml:space="preserve">reductions represented almost half of </w:delText>
        </w:r>
        <w:r w:rsidR="002F1B38" w:rsidDel="0094202A">
          <w:rPr>
            <w:rFonts w:ascii="Times New Roman" w:eastAsiaTheme="minorEastAsia" w:hAnsi="Times New Roman" w:cs="Times New Roman"/>
          </w:rPr>
          <w:delText>that</w:delText>
        </w:r>
        <w:r w:rsidR="00BF5F73" w:rsidDel="0094202A">
          <w:rPr>
            <w:rFonts w:ascii="Times New Roman" w:eastAsiaTheme="minorEastAsia" w:hAnsi="Times New Roman" w:cs="Times New Roman"/>
          </w:rPr>
          <w:delText xml:space="preserve"> in the </w:delText>
        </w:r>
        <w:r w:rsidR="002F1B38" w:rsidDel="0094202A">
          <w:rPr>
            <w:rFonts w:ascii="Times New Roman" w:eastAsiaTheme="minorEastAsia" w:hAnsi="Times New Roman" w:cs="Times New Roman"/>
          </w:rPr>
          <w:delText>preceding</w:delText>
        </w:r>
        <w:r w:rsidR="00BF5F73" w:rsidDel="0094202A">
          <w:rPr>
            <w:rFonts w:ascii="Times New Roman" w:eastAsiaTheme="minorEastAsia" w:hAnsi="Times New Roman" w:cs="Times New Roman"/>
          </w:rPr>
          <w:delText xml:space="preserve"> period</w:delText>
        </w:r>
      </w:del>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ins w:id="120" w:author="Hiram Beltran-Sanchez" w:date="2017-12-03T19:53:00Z">
        <w:r w:rsidR="00305655">
          <w:rPr>
            <w:rFonts w:ascii="Times New Roman" w:eastAsiaTheme="minorEastAsia" w:hAnsi="Times New Roman" w:cs="Times New Roman"/>
          </w:rPr>
          <w:t>In other words, male life span variation was barely reduced in recent time</w:t>
        </w:r>
      </w:ins>
      <w:ins w:id="121" w:author="Hiram Beltran-Sanchez" w:date="2017-12-03T19:54:00Z">
        <w:r w:rsidR="00305655">
          <w:rPr>
            <w:rFonts w:ascii="Times New Roman" w:eastAsiaTheme="minorEastAsia" w:hAnsi="Times New Roman" w:cs="Times New Roman"/>
          </w:rPr>
          <w:t>s</w:t>
        </w:r>
      </w:ins>
      <w:ins w:id="122" w:author="Hiram Beltran-Sanchez" w:date="2017-12-03T19:53:00Z">
        <w:r w:rsidR="00305655">
          <w:rPr>
            <w:rFonts w:ascii="Times New Roman" w:eastAsiaTheme="minorEastAsia" w:hAnsi="Times New Roman" w:cs="Times New Roman"/>
          </w:rPr>
          <w:t xml:space="preserve">. </w:t>
        </w:r>
      </w:ins>
      <w:ins w:id="123" w:author="Hiram Beltran-Sanchez" w:date="2018-01-24T09:23:00Z">
        <w:r w:rsidR="005A1F91" w:rsidRPr="00C72FBB">
          <w:rPr>
            <w:rFonts w:ascii="Times New Roman" w:eastAsiaTheme="minorEastAsia" w:hAnsi="Times New Roman" w:cs="Times New Roman"/>
          </w:rPr>
          <w:t>Because of the decline in other causes of death</w:t>
        </w:r>
        <w:r w:rsidR="005A1F91">
          <w:rPr>
            <w:rFonts w:ascii="Times New Roman" w:eastAsiaTheme="minorEastAsia" w:hAnsi="Times New Roman" w:cs="Times New Roman"/>
          </w:rPr>
          <w:t xml:space="preserve"> over the period</w:t>
        </w:r>
        <w:r w:rsidR="005A1F91" w:rsidRPr="00C72FBB">
          <w:rPr>
            <w:rFonts w:ascii="Times New Roman" w:eastAsiaTheme="minorEastAsia" w:hAnsi="Times New Roman" w:cs="Times New Roman"/>
          </w:rPr>
          <w:t>, notably diabetes and ischemic heart disease at older ages and accidents and cirrhosis at younger ages,</w:t>
        </w:r>
        <w:r w:rsidR="005A1F91">
          <w:rPr>
            <w:rFonts w:ascii="Times New Roman" w:eastAsiaTheme="minorEastAsia" w:hAnsi="Times New Roman" w:cs="Times New Roman"/>
          </w:rPr>
          <w:t xml:space="preserve"> </w:t>
        </w:r>
        <w:r w:rsidR="005A1F91" w:rsidRPr="00C72FBB">
          <w:rPr>
            <w:rFonts w:ascii="Times New Roman" w:eastAsiaTheme="minorEastAsia" w:hAnsi="Times New Roman" w:cs="Times New Roman"/>
          </w:rPr>
          <w:t xml:space="preserve">life span variation </w:t>
        </w:r>
        <w:r w:rsidR="005A1F91">
          <w:rPr>
            <w:rFonts w:ascii="Times New Roman" w:eastAsiaTheme="minorEastAsia" w:hAnsi="Times New Roman" w:cs="Times New Roman"/>
          </w:rPr>
          <w:t>narrow</w:t>
        </w:r>
        <w:r w:rsidR="005A1F91" w:rsidRPr="00C72FBB">
          <w:rPr>
            <w:rFonts w:ascii="Times New Roman" w:eastAsiaTheme="minorEastAsia" w:hAnsi="Times New Roman" w:cs="Times New Roman"/>
          </w:rPr>
          <w:t xml:space="preserve">ed in both periods. As a result, life span variation had a continuos decline over time albeit at a slower pace </w:t>
        </w:r>
        <w:r w:rsidR="005A1F91">
          <w:rPr>
            <w:rFonts w:ascii="Times New Roman" w:eastAsiaTheme="minorEastAsia" w:hAnsi="Times New Roman" w:cs="Times New Roman"/>
          </w:rPr>
          <w:t>in</w:t>
        </w:r>
        <w:r w:rsidR="005A1F91" w:rsidRPr="00C72FBB">
          <w:rPr>
            <w:rFonts w:ascii="Times New Roman" w:eastAsiaTheme="minorEastAsia" w:hAnsi="Times New Roman" w:cs="Times New Roman"/>
          </w:rPr>
          <w:t xml:space="preserve"> 2005</w:t>
        </w:r>
        <w:r w:rsidR="005A1F91">
          <w:rPr>
            <w:rFonts w:ascii="Times New Roman" w:eastAsiaTheme="minorEastAsia" w:hAnsi="Times New Roman" w:cs="Times New Roman"/>
          </w:rPr>
          <w:t>-2015</w:t>
        </w:r>
        <w:r w:rsidR="005A1F91" w:rsidRPr="00C72FBB">
          <w:rPr>
            <w:rFonts w:ascii="Times New Roman" w:eastAsiaTheme="minorEastAsia" w:hAnsi="Times New Roman" w:cs="Times New Roman"/>
          </w:rPr>
          <w:t>.</w:t>
        </w:r>
      </w:ins>
      <w:ins w:id="124" w:author="Hiram Beltran-Sanchez" w:date="2018-01-24T09:24:00Z">
        <w:r w:rsidR="005A1F91">
          <w:rPr>
            <w:rFonts w:ascii="Times New Roman" w:eastAsiaTheme="minorEastAsia" w:hAnsi="Times New Roman" w:cs="Times New Roman"/>
          </w:rPr>
          <w:t xml:space="preserve"> More specifically, c</w:t>
        </w:r>
      </w:ins>
      <w:ins w:id="125" w:author="Hiram Beltran-Sanchez" w:date="2017-12-03T19:55:00Z">
        <w:r w:rsidR="00215249">
          <w:rPr>
            <w:rFonts w:ascii="Times New Roman" w:eastAsiaTheme="minorEastAsia" w:hAnsi="Times New Roman" w:cs="Times New Roman"/>
          </w:rPr>
          <w:t>ause</w:t>
        </w:r>
      </w:ins>
      <w:ins w:id="126" w:author="Hiram Beltran-Sanchez" w:date="2017-12-03T20:01:00Z">
        <w:r w:rsidR="00F7595A">
          <w:rPr>
            <w:rFonts w:ascii="Times New Roman" w:eastAsiaTheme="minorEastAsia" w:hAnsi="Times New Roman" w:cs="Times New Roman"/>
          </w:rPr>
          <w:t>-</w:t>
        </w:r>
      </w:ins>
      <w:ins w:id="127" w:author="Hiram Beltran-Sanchez" w:date="2017-12-03T19:55:00Z">
        <w:r w:rsidR="00215249">
          <w:rPr>
            <w:rFonts w:ascii="Times New Roman" w:eastAsiaTheme="minorEastAsia" w:hAnsi="Times New Roman" w:cs="Times New Roman"/>
          </w:rPr>
          <w:t>of</w:t>
        </w:r>
      </w:ins>
      <w:ins w:id="128" w:author="Hiram Beltran-Sanchez" w:date="2017-12-03T20:01:00Z">
        <w:r w:rsidR="00F7595A">
          <w:rPr>
            <w:rFonts w:ascii="Times New Roman" w:eastAsiaTheme="minorEastAsia" w:hAnsi="Times New Roman" w:cs="Times New Roman"/>
          </w:rPr>
          <w:t>-</w:t>
        </w:r>
      </w:ins>
      <w:ins w:id="129" w:author="Hiram Beltran-Sanchez" w:date="2017-12-03T19:55:00Z">
        <w:r w:rsidR="00215249">
          <w:rPr>
            <w:rFonts w:ascii="Times New Roman" w:eastAsiaTheme="minorEastAsia" w:hAnsi="Times New Roman" w:cs="Times New Roman"/>
          </w:rPr>
          <w:t xml:space="preserve">death </w:t>
        </w:r>
      </w:ins>
      <w:ins w:id="130" w:author="Hiram Beltran-Sanchez" w:date="2017-12-03T20:01:00Z">
        <w:r w:rsidR="00F7595A">
          <w:rPr>
            <w:rFonts w:ascii="Times New Roman" w:eastAsiaTheme="minorEastAsia" w:hAnsi="Times New Roman" w:cs="Times New Roman"/>
          </w:rPr>
          <w:t xml:space="preserve">contributions </w:t>
        </w:r>
      </w:ins>
      <w:ins w:id="131" w:author="Hiram Beltran-Sanchez" w:date="2018-01-24T09:16:00Z">
        <w:r w:rsidR="001957A2">
          <w:rPr>
            <w:rFonts w:ascii="Times New Roman" w:eastAsiaTheme="minorEastAsia" w:hAnsi="Times New Roman" w:cs="Times New Roman"/>
          </w:rPr>
          <w:t>clearly show that homi</w:t>
        </w:r>
      </w:ins>
      <w:ins w:id="132" w:author="Hiram Beltran-Sanchez" w:date="2018-01-24T09:17:00Z">
        <w:r w:rsidR="001957A2">
          <w:rPr>
            <w:rFonts w:ascii="Times New Roman" w:eastAsiaTheme="minorEastAsia" w:hAnsi="Times New Roman" w:cs="Times New Roman"/>
          </w:rPr>
          <w:t>cides and amenable causes of death had the larges effect on increasing life span vari</w:t>
        </w:r>
      </w:ins>
      <w:ins w:id="133" w:author="Hiram Beltran-Sanchez" w:date="2018-01-24T09:18:00Z">
        <w:r w:rsidR="001957A2">
          <w:rPr>
            <w:rFonts w:ascii="Times New Roman" w:eastAsiaTheme="minorEastAsia" w:hAnsi="Times New Roman" w:cs="Times New Roman"/>
          </w:rPr>
          <w:t xml:space="preserve">ation in 2005-2015. </w:t>
        </w:r>
      </w:ins>
      <w:ins w:id="134" w:author="Hiram Beltran-Sanchez" w:date="2018-01-24T09:21:00Z">
        <w:r w:rsidR="005A1F91">
          <w:rPr>
            <w:rFonts w:ascii="Times New Roman" w:eastAsiaTheme="minorEastAsia" w:hAnsi="Times New Roman" w:cs="Times New Roman"/>
          </w:rPr>
          <w:t>T</w:t>
        </w:r>
      </w:ins>
      <w:ins w:id="135" w:author="Hiram Beltran-Sanchez" w:date="2018-01-24T09:19:00Z">
        <w:r w:rsidR="001957A2">
          <w:rPr>
            <w:rFonts w:ascii="Times New Roman" w:eastAsiaTheme="minorEastAsia" w:hAnsi="Times New Roman" w:cs="Times New Roman"/>
          </w:rPr>
          <w:t>here is</w:t>
        </w:r>
      </w:ins>
      <w:ins w:id="136" w:author="Hiram Beltran-Sanchez" w:date="2017-12-03T20:03:00Z">
        <w:r w:rsidR="00215A0E">
          <w:rPr>
            <w:rFonts w:ascii="Times New Roman" w:eastAsiaTheme="minorEastAsia" w:hAnsi="Times New Roman" w:cs="Times New Roman"/>
          </w:rPr>
          <w:t xml:space="preserve"> </w:t>
        </w:r>
      </w:ins>
      <w:ins w:id="137" w:author="Hiram Beltran-Sanchez" w:date="2017-12-03T19:55:00Z">
        <w:r w:rsidR="00215249">
          <w:rPr>
            <w:rFonts w:ascii="Times New Roman" w:eastAsiaTheme="minorEastAsia" w:hAnsi="Times New Roman" w:cs="Times New Roman"/>
          </w:rPr>
          <w:t>a tipping point at around age 60-69</w:t>
        </w:r>
      </w:ins>
      <w:ins w:id="138" w:author="Hiram Beltran-Sanchez" w:date="2017-12-03T19:59:00Z">
        <w:r w:rsidR="00F7595A">
          <w:rPr>
            <w:rFonts w:ascii="Times New Roman" w:eastAsiaTheme="minorEastAsia" w:hAnsi="Times New Roman" w:cs="Times New Roman"/>
          </w:rPr>
          <w:t xml:space="preserve"> </w:t>
        </w:r>
      </w:ins>
      <w:ins w:id="139" w:author="Hiram Beltran-Sanchez" w:date="2017-12-03T20:03:00Z">
        <w:r w:rsidR="00215A0E">
          <w:rPr>
            <w:rFonts w:ascii="Times New Roman" w:eastAsiaTheme="minorEastAsia" w:hAnsi="Times New Roman" w:cs="Times New Roman"/>
          </w:rPr>
          <w:t>indicating the importance of cardiovascular disease</w:t>
        </w:r>
      </w:ins>
      <w:ins w:id="140" w:author="Hiram Beltran-Sanchez" w:date="2018-01-24T09:26:00Z">
        <w:r w:rsidR="005A1F91">
          <w:rPr>
            <w:rFonts w:ascii="Times New Roman" w:eastAsiaTheme="minorEastAsia" w:hAnsi="Times New Roman" w:cs="Times New Roman"/>
          </w:rPr>
          <w:t xml:space="preserve">, </w:t>
        </w:r>
        <w:commentRangeStart w:id="141"/>
        <w:r w:rsidR="005A1F91">
          <w:rPr>
            <w:rFonts w:ascii="Times New Roman" w:eastAsiaTheme="minorEastAsia" w:hAnsi="Times New Roman" w:cs="Times New Roman"/>
          </w:rPr>
          <w:t>diabetes</w:t>
        </w:r>
      </w:ins>
      <w:commentRangeEnd w:id="141"/>
      <w:ins w:id="142" w:author="Hiram Beltran-Sanchez" w:date="2018-01-24T09:29:00Z">
        <w:r w:rsidR="00CD472D">
          <w:rPr>
            <w:rStyle w:val="CommentReference"/>
          </w:rPr>
          <w:commentReference w:id="141"/>
        </w:r>
      </w:ins>
      <w:ins w:id="143" w:author="Hiram Beltran-Sanchez" w:date="2017-12-03T20:03:00Z">
        <w:r w:rsidR="00215A0E">
          <w:rPr>
            <w:rFonts w:ascii="Times New Roman" w:eastAsiaTheme="minorEastAsia" w:hAnsi="Times New Roman" w:cs="Times New Roman"/>
          </w:rPr>
          <w:t xml:space="preserve"> and medical services </w:t>
        </w:r>
      </w:ins>
      <w:ins w:id="144" w:author="Hiram Beltran-Sanchez" w:date="2017-12-03T20:06:00Z">
        <w:r w:rsidR="00F303FF">
          <w:rPr>
            <w:rFonts w:ascii="Times New Roman" w:eastAsiaTheme="minorEastAsia" w:hAnsi="Times New Roman" w:cs="Times New Roman"/>
          </w:rPr>
          <w:t xml:space="preserve">at older ages </w:t>
        </w:r>
      </w:ins>
      <w:ins w:id="145" w:author="Hiram Beltran-Sanchez" w:date="2017-12-03T20:03:00Z">
        <w:r w:rsidR="00215A0E">
          <w:rPr>
            <w:rFonts w:ascii="Times New Roman" w:eastAsiaTheme="minorEastAsia" w:hAnsi="Times New Roman" w:cs="Times New Roman"/>
          </w:rPr>
          <w:t>in reducing life span</w:t>
        </w:r>
      </w:ins>
      <w:ins w:id="146" w:author="Hiram Beltran-Sanchez" w:date="2017-12-03T20:06:00Z">
        <w:r w:rsidR="00F303FF">
          <w:rPr>
            <w:rFonts w:ascii="Times New Roman" w:eastAsiaTheme="minorEastAsia" w:hAnsi="Times New Roman" w:cs="Times New Roman"/>
          </w:rPr>
          <w:t xml:space="preserve"> variation</w:t>
        </w:r>
      </w:ins>
      <w:ins w:id="147" w:author="Hiram Beltran-Sanchez" w:date="2017-12-03T20:03:00Z">
        <w:r w:rsidR="00215A0E">
          <w:rPr>
            <w:rFonts w:ascii="Times New Roman" w:eastAsiaTheme="minorEastAsia" w:hAnsi="Times New Roman" w:cs="Times New Roman"/>
          </w:rPr>
          <w:t>, while accidents, homicides and cirrhosis play a larger role at younger ages</w:t>
        </w:r>
      </w:ins>
      <w:ins w:id="148" w:author="Hiram Beltran-Sanchez" w:date="2017-12-03T19:57:00Z">
        <w:r w:rsidR="00215249">
          <w:rPr>
            <w:rFonts w:ascii="Times New Roman" w:eastAsiaTheme="minorEastAsia" w:hAnsi="Times New Roman" w:cs="Times New Roman"/>
          </w:rPr>
          <w:t xml:space="preserve">. </w:t>
        </w:r>
      </w:ins>
      <w:ins w:id="149" w:author="Hiram Beltran-Sanchez" w:date="2017-12-03T20:12:00Z">
        <w:r w:rsidR="008C09D6">
          <w:rPr>
            <w:rFonts w:ascii="Times New Roman" w:eastAsiaTheme="minorEastAsia" w:hAnsi="Times New Roman" w:cs="Times New Roman"/>
          </w:rPr>
          <w:t xml:space="preserve">This result </w:t>
        </w:r>
      </w:ins>
      <w:ins w:id="150" w:author="Hiram Beltran-Sanchez" w:date="2017-12-03T20:17:00Z">
        <w:r w:rsidR="008C09D6">
          <w:rPr>
            <w:rFonts w:ascii="Times New Roman" w:eastAsiaTheme="minorEastAsia" w:hAnsi="Times New Roman" w:cs="Times New Roman"/>
          </w:rPr>
          <w:t>underscores</w:t>
        </w:r>
      </w:ins>
      <w:ins w:id="151" w:author="Hiram Beltran-Sanchez" w:date="2017-12-03T20:14:00Z">
        <w:r w:rsidR="008C09D6">
          <w:rPr>
            <w:rFonts w:ascii="Times New Roman" w:eastAsiaTheme="minorEastAsia" w:hAnsi="Times New Roman" w:cs="Times New Roman"/>
          </w:rPr>
          <w:t xml:space="preserve"> the major role of </w:t>
        </w:r>
      </w:ins>
      <w:ins w:id="152" w:author="Hiram Beltran-Sanchez" w:date="2017-12-03T20:12:00Z">
        <w:r w:rsidR="008C09D6">
          <w:rPr>
            <w:rFonts w:ascii="Times New Roman" w:eastAsiaTheme="minorEastAsia" w:hAnsi="Times New Roman" w:cs="Times New Roman"/>
          </w:rPr>
          <w:t xml:space="preserve">rising homicide rates among young adults </w:t>
        </w:r>
      </w:ins>
      <w:ins w:id="153" w:author="Hiram Beltran-Sanchez" w:date="2018-01-24T09:20:00Z">
        <w:r w:rsidR="00281965">
          <w:rPr>
            <w:rFonts w:ascii="Times New Roman" w:eastAsiaTheme="minorEastAsia" w:hAnsi="Times New Roman" w:cs="Times New Roman"/>
          </w:rPr>
          <w:t>in recent times</w:t>
        </w:r>
        <w:r w:rsidR="00281965">
          <w:rPr>
            <w:rFonts w:ascii="Times New Roman" w:eastAsiaTheme="minorEastAsia" w:hAnsi="Times New Roman" w:cs="Times New Roman"/>
          </w:rPr>
          <w:t xml:space="preserve"> </w:t>
        </w:r>
      </w:ins>
      <w:ins w:id="154" w:author="Hiram Beltran-Sanchez" w:date="2017-12-03T20:18:00Z">
        <w:r w:rsidR="004A32F8">
          <w:rPr>
            <w:rFonts w:ascii="Times New Roman" w:eastAsiaTheme="minorEastAsia" w:hAnsi="Times New Roman" w:cs="Times New Roman"/>
          </w:rPr>
          <w:t>and</w:t>
        </w:r>
      </w:ins>
      <w:ins w:id="155" w:author="Hiram Beltran-Sanchez" w:date="2017-12-03T20:15:00Z">
        <w:r w:rsidR="008C09D6">
          <w:rPr>
            <w:rFonts w:ascii="Times New Roman" w:eastAsiaTheme="minorEastAsia" w:hAnsi="Times New Roman" w:cs="Times New Roman"/>
          </w:rPr>
          <w:t xml:space="preserve"> the </w:t>
        </w:r>
      </w:ins>
      <w:ins w:id="156" w:author="Hiram Beltran-Sanchez" w:date="2018-01-24T09:21:00Z">
        <w:r w:rsidR="00281965">
          <w:rPr>
            <w:rFonts w:ascii="Times New Roman" w:eastAsiaTheme="minorEastAsia" w:hAnsi="Times New Roman" w:cs="Times New Roman"/>
          </w:rPr>
          <w:t xml:space="preserve">consequent </w:t>
        </w:r>
      </w:ins>
      <w:ins w:id="157" w:author="Hiram Beltran-Sanchez" w:date="2017-12-03T20:15:00Z">
        <w:r w:rsidR="008C09D6">
          <w:rPr>
            <w:rFonts w:ascii="Times New Roman" w:eastAsiaTheme="minorEastAsia" w:hAnsi="Times New Roman" w:cs="Times New Roman"/>
          </w:rPr>
          <w:t xml:space="preserve">slow improvement in reducing life span variation. </w:t>
        </w:r>
      </w:ins>
      <w:ins w:id="158" w:author="Hiram Beltran-Sanchez" w:date="2017-12-03T20:07:00Z">
        <w:r w:rsidR="00786F58">
          <w:rPr>
            <w:rFonts w:ascii="Times New Roman" w:eastAsiaTheme="minorEastAsia" w:hAnsi="Times New Roman" w:cs="Times New Roman"/>
          </w:rPr>
          <w:t>For example, h</w:t>
        </w:r>
      </w:ins>
      <w:del w:id="159" w:author="Hiram Beltran-Sanchez" w:date="2017-12-03T20:07:00Z">
        <w:r w:rsidR="00E3461A" w:rsidDel="00786F58">
          <w:rPr>
            <w:rFonts w:ascii="Times New Roman" w:eastAsiaTheme="minorEastAsia" w:hAnsi="Times New Roman" w:cs="Times New Roman"/>
          </w:rPr>
          <w:delText>H</w:delText>
        </w:r>
      </w:del>
      <w:r w:rsidR="00E3461A">
        <w:rPr>
          <w:rFonts w:ascii="Times New Roman" w:eastAsiaTheme="minorEastAsia" w:hAnsi="Times New Roman" w:cs="Times New Roman"/>
        </w:rPr>
        <w:t xml:space="preserve">omicides and conditions amenable to medical service account for most of the </w:t>
      </w:r>
      <w:ins w:id="160" w:author="Hiram Beltran-Sanchez" w:date="2017-12-03T20:08:00Z">
        <w:r w:rsidR="008C09D6">
          <w:rPr>
            <w:rFonts w:ascii="Times New Roman" w:eastAsiaTheme="minorEastAsia" w:hAnsi="Times New Roman" w:cs="Times New Roman"/>
          </w:rPr>
          <w:t>reduction</w:t>
        </w:r>
      </w:ins>
      <w:del w:id="161" w:author="Hiram Beltran-Sanchez" w:date="2017-12-03T20:08:00Z">
        <w:r w:rsidR="00E3461A" w:rsidDel="008C09D6">
          <w:rPr>
            <w:rFonts w:ascii="Times New Roman" w:eastAsiaTheme="minorEastAsia" w:hAnsi="Times New Roman" w:cs="Times New Roman"/>
          </w:rPr>
          <w:delText>decrease</w:delText>
        </w:r>
      </w:del>
      <w:r w:rsidR="00E3461A">
        <w:rPr>
          <w:rFonts w:ascii="Times New Roman" w:eastAsiaTheme="minorEastAsia" w:hAnsi="Times New Roman" w:cs="Times New Roman"/>
        </w:rPr>
        <w:t xml:space="preserv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w:t>
      </w:r>
      <w:del w:id="162" w:author="Hiram Beltran-Sanchez" w:date="2017-12-03T20:18:00Z">
        <w:r w:rsidR="00DE2041" w:rsidDel="004A32F8">
          <w:rPr>
            <w:rFonts w:ascii="Times New Roman" w:eastAsiaTheme="minorEastAsia" w:hAnsi="Times New Roman" w:cs="Times New Roman"/>
          </w:rPr>
          <w:delText>for males</w:delText>
        </w:r>
        <w:r w:rsidR="00E3461A" w:rsidDel="004A32F8">
          <w:rPr>
            <w:rFonts w:ascii="Times New Roman" w:eastAsiaTheme="minorEastAsia" w:hAnsi="Times New Roman" w:cs="Times New Roman"/>
          </w:rPr>
          <w:delText>,</w:delText>
        </w:r>
      </w:del>
      <w:ins w:id="163" w:author="Hiram Beltran-Sanchez" w:date="2017-12-03T20:18:00Z">
        <w:r w:rsidR="004A32F8">
          <w:rPr>
            <w:rFonts w:ascii="Times New Roman" w:eastAsiaTheme="minorEastAsia" w:hAnsi="Times New Roman" w:cs="Times New Roman"/>
          </w:rPr>
          <w:t>(about</w:t>
        </w:r>
      </w:ins>
      <w:r w:rsidR="00E3461A">
        <w:rPr>
          <w:rFonts w:ascii="Times New Roman" w:eastAsiaTheme="minorEastAsia" w:hAnsi="Times New Roman" w:cs="Times New Roman"/>
        </w:rPr>
        <w:t xml:space="preserve"> -0.24 and -0.61</w:t>
      </w:r>
      <w:r w:rsidR="00DE2041">
        <w:rPr>
          <w:rFonts w:ascii="Times New Roman" w:eastAsiaTheme="minorEastAsia" w:hAnsi="Times New Roman" w:cs="Times New Roman"/>
        </w:rPr>
        <w:t xml:space="preserve"> years</w:t>
      </w:r>
      <w:ins w:id="164" w:author="Hiram Beltran-Sanchez" w:date="2017-12-03T20:18:00Z">
        <w:r w:rsidR="004A32F8">
          <w:rPr>
            <w:rFonts w:ascii="Times New Roman" w:eastAsiaTheme="minorEastAsia" w:hAnsi="Times New Roman" w:cs="Times New Roman"/>
          </w:rPr>
          <w:t>,</w:t>
        </w:r>
      </w:ins>
      <w:r w:rsidR="00DE2041">
        <w:rPr>
          <w:rFonts w:ascii="Times New Roman" w:eastAsiaTheme="minorEastAsia" w:hAnsi="Times New Roman" w:cs="Times New Roman"/>
        </w:rPr>
        <w:t xml:space="preserve"> respectively</w:t>
      </w:r>
      <w:ins w:id="165" w:author="Hiram Beltran-Sanchez" w:date="2017-12-03T20:18:00Z">
        <w:r w:rsidR="004A32F8">
          <w:rPr>
            <w:rFonts w:ascii="Times New Roman" w:eastAsiaTheme="minorEastAsia" w:hAnsi="Times New Roman" w:cs="Times New Roman"/>
          </w:rPr>
          <w:t>); howev</w:t>
        </w:r>
      </w:ins>
      <w:ins w:id="166" w:author="Hiram Beltran-Sanchez" w:date="2017-12-03T20:19:00Z">
        <w:r w:rsidR="004A32F8">
          <w:rPr>
            <w:rFonts w:ascii="Times New Roman" w:eastAsiaTheme="minorEastAsia" w:hAnsi="Times New Roman" w:cs="Times New Roman"/>
          </w:rPr>
          <w:t>e</w:t>
        </w:r>
      </w:ins>
      <w:ins w:id="167" w:author="Hiram Beltran-Sanchez" w:date="2017-12-03T20:18:00Z">
        <w:r w:rsidR="004A32F8">
          <w:rPr>
            <w:rFonts w:ascii="Times New Roman" w:eastAsiaTheme="minorEastAsia" w:hAnsi="Times New Roman" w:cs="Times New Roman"/>
          </w:rPr>
          <w:t xml:space="preserve">r, </w:t>
        </w:r>
      </w:ins>
      <w:ins w:id="168" w:author="Hiram Beltran-Sanchez" w:date="2017-12-03T20:19:00Z">
        <w:r w:rsidR="004A32F8">
          <w:rPr>
            <w:rFonts w:ascii="Times New Roman" w:eastAsiaTheme="minorEastAsia" w:hAnsi="Times New Roman" w:cs="Times New Roman"/>
          </w:rPr>
          <w:t xml:space="preserve">between 2005 and 2015, </w:t>
        </w:r>
      </w:ins>
      <w:ins w:id="169" w:author="Hiram Beltran-Sanchez" w:date="2017-12-03T20:22:00Z">
        <w:r w:rsidR="00532DD6">
          <w:rPr>
            <w:rFonts w:ascii="Times New Roman" w:eastAsiaTheme="minorEastAsia" w:hAnsi="Times New Roman" w:cs="Times New Roman"/>
          </w:rPr>
          <w:t xml:space="preserve">rising </w:t>
        </w:r>
      </w:ins>
      <w:ins w:id="170" w:author="Hiram Beltran-Sanchez" w:date="2017-12-03T20:19:00Z">
        <w:r w:rsidR="004A32F8">
          <w:rPr>
            <w:rFonts w:ascii="Times New Roman" w:eastAsiaTheme="minorEastAsia" w:hAnsi="Times New Roman" w:cs="Times New Roman"/>
          </w:rPr>
          <w:t>homicide</w:t>
        </w:r>
      </w:ins>
      <w:ins w:id="171" w:author="Hiram Beltran-Sanchez" w:date="2017-12-03T20:22:00Z">
        <w:r w:rsidR="00532DD6">
          <w:rPr>
            <w:rFonts w:ascii="Times New Roman" w:eastAsiaTheme="minorEastAsia" w:hAnsi="Times New Roman" w:cs="Times New Roman"/>
          </w:rPr>
          <w:t xml:space="preserve"> rate</w:t>
        </w:r>
      </w:ins>
      <w:ins w:id="172" w:author="Hiram Beltran-Sanchez" w:date="2017-12-03T20:19:00Z">
        <w:r w:rsidR="004A32F8">
          <w:rPr>
            <w:rFonts w:ascii="Times New Roman" w:eastAsiaTheme="minorEastAsia" w:hAnsi="Times New Roman" w:cs="Times New Roman"/>
          </w:rPr>
          <w:t xml:space="preserve">s </w:t>
        </w:r>
      </w:ins>
      <w:ins w:id="173" w:author="Hiram Beltran-Sanchez" w:date="2017-12-03T20:20:00Z">
        <w:r w:rsidR="004A32F8">
          <w:rPr>
            <w:rFonts w:ascii="Times New Roman" w:eastAsiaTheme="minorEastAsia" w:hAnsi="Times New Roman" w:cs="Times New Roman"/>
          </w:rPr>
          <w:t xml:space="preserve">contributed to widening </w:t>
        </w:r>
      </w:ins>
      <w:ins w:id="174" w:author="Hiram Beltran-Sanchez" w:date="2017-12-03T20:19:00Z">
        <w:r w:rsidR="004A32F8">
          <w:rPr>
            <w:rFonts w:ascii="Times New Roman" w:eastAsiaTheme="minorEastAsia" w:hAnsi="Times New Roman" w:cs="Times New Roman"/>
          </w:rPr>
          <w:t xml:space="preserve">lifespan variation </w:t>
        </w:r>
      </w:ins>
      <w:ins w:id="175" w:author="Hiram Beltran-Sanchez" w:date="2017-12-03T20:21:00Z">
        <w:r w:rsidR="004A32F8">
          <w:rPr>
            <w:rFonts w:ascii="Times New Roman" w:eastAsiaTheme="minorEastAsia" w:hAnsi="Times New Roman" w:cs="Times New Roman"/>
          </w:rPr>
          <w:t xml:space="preserve">(about </w:t>
        </w:r>
      </w:ins>
      <w:ins w:id="176" w:author="Hiram Beltran-Sanchez" w:date="2017-12-03T20:19:00Z">
        <w:r w:rsidR="004A32F8">
          <w:rPr>
            <w:rFonts w:ascii="Times New Roman" w:eastAsiaTheme="minorEastAsia" w:hAnsi="Times New Roman" w:cs="Times New Roman"/>
          </w:rPr>
          <w:t>0.16 years in ages below 60</w:t>
        </w:r>
      </w:ins>
      <w:ins w:id="177" w:author="Hiram Beltran-Sanchez" w:date="2017-12-03T20:21:00Z">
        <w:r w:rsidR="004A32F8">
          <w:rPr>
            <w:rFonts w:ascii="Times New Roman" w:eastAsiaTheme="minorEastAsia" w:hAnsi="Times New Roman" w:cs="Times New Roman"/>
          </w:rPr>
          <w:t>)</w:t>
        </w:r>
      </w:ins>
      <w:r w:rsidR="00DE2041">
        <w:rPr>
          <w:rFonts w:ascii="Times New Roman" w:eastAsiaTheme="minorEastAsia" w:hAnsi="Times New Roman" w:cs="Times New Roman"/>
        </w:rPr>
        <w:t>.</w:t>
      </w:r>
      <w:ins w:id="178" w:author="Hiram Beltran-Sanchez" w:date="2017-12-03T20:41:00Z">
        <w:r w:rsidR="00C72FBB">
          <w:rPr>
            <w:rFonts w:ascii="Times New Roman" w:eastAsiaTheme="minorEastAsia" w:hAnsi="Times New Roman" w:cs="Times New Roman"/>
          </w:rPr>
          <w:t xml:space="preserve"> </w:t>
        </w:r>
      </w:ins>
      <w:del w:id="179" w:author="Hiram Beltran-Sanchez" w:date="2018-01-24T09:23:00Z">
        <w:r w:rsidR="00DE2041" w:rsidDel="005A1F91">
          <w:rPr>
            <w:rFonts w:ascii="Times New Roman" w:eastAsiaTheme="minorEastAsia" w:hAnsi="Times New Roman" w:cs="Times New Roman"/>
          </w:rPr>
          <w:delText xml:space="preserve"> </w:delText>
        </w:r>
      </w:del>
      <w:del w:id="180" w:author="Hiram Beltran-Sanchez" w:date="2018-01-24T09:26:00Z">
        <w:r w:rsidR="00DE2041" w:rsidDel="005A1F91">
          <w:rPr>
            <w:rFonts w:ascii="Times New Roman" w:eastAsiaTheme="minorEastAsia" w:hAnsi="Times New Roman" w:cs="Times New Roman"/>
          </w:rPr>
          <w:delText>Diabetes, contributed negatively to the change in lifespan variation, mainly because of mortality deterioration above age 70.</w:delText>
        </w:r>
        <w:r w:rsidR="00331EC7" w:rsidDel="005A1F91">
          <w:rPr>
            <w:rFonts w:ascii="Times New Roman" w:eastAsiaTheme="minorEastAsia" w:hAnsi="Times New Roman" w:cs="Times New Roman"/>
          </w:rPr>
          <w:delText xml:space="preserve"> </w:delText>
        </w:r>
        <w:r w:rsidR="00C7225E" w:rsidDel="005A1F91">
          <w:rPr>
            <w:rFonts w:ascii="Times New Roman" w:eastAsiaTheme="minorEastAsia" w:hAnsi="Times New Roman" w:cs="Times New Roman"/>
          </w:rPr>
          <w:delText xml:space="preserve"> </w:delText>
        </w:r>
      </w:del>
      <w:del w:id="181" w:author="Hiram Beltran-Sanchez" w:date="2017-12-03T20:19:00Z">
        <w:r w:rsidR="00331EC7" w:rsidDel="004A32F8">
          <w:rPr>
            <w:rFonts w:ascii="Times New Roman" w:eastAsiaTheme="minorEastAsia" w:hAnsi="Times New Roman" w:cs="Times New Roman"/>
          </w:rPr>
          <w:delText xml:space="preserve">Between 2005 and 2015, the increase in homicide mortality </w:delText>
        </w:r>
        <w:r w:rsidR="00465D97" w:rsidDel="004A32F8">
          <w:rPr>
            <w:rFonts w:ascii="Times New Roman" w:eastAsiaTheme="minorEastAsia" w:hAnsi="Times New Roman" w:cs="Times New Roman"/>
          </w:rPr>
          <w:delText>had a positive impact on</w:delText>
        </w:r>
        <w:r w:rsidR="00331EC7" w:rsidDel="004A32F8">
          <w:rPr>
            <w:rFonts w:ascii="Times New Roman" w:eastAsiaTheme="minorEastAsia" w:hAnsi="Times New Roman" w:cs="Times New Roman"/>
          </w:rPr>
          <w:delText xml:space="preserve"> </w:delText>
        </w:r>
        <w:r w:rsidR="00465D97" w:rsidDel="004A32F8">
          <w:rPr>
            <w:rFonts w:ascii="Times New Roman" w:eastAsiaTheme="minorEastAsia" w:hAnsi="Times New Roman" w:cs="Times New Roman"/>
          </w:rPr>
          <w:delText>lifespan variation of</w:delText>
        </w:r>
        <w:r w:rsidR="00331EC7" w:rsidDel="004A32F8">
          <w:rPr>
            <w:rFonts w:ascii="Times New Roman" w:eastAsiaTheme="minorEastAsia" w:hAnsi="Times New Roman" w:cs="Times New Roman"/>
          </w:rPr>
          <w:delText xml:space="preserve"> 0</w:delText>
        </w:r>
        <w:r w:rsidR="00AC45C1" w:rsidDel="004A32F8">
          <w:rPr>
            <w:rFonts w:ascii="Times New Roman" w:eastAsiaTheme="minorEastAsia" w:hAnsi="Times New Roman" w:cs="Times New Roman"/>
          </w:rPr>
          <w:delText>.16 years in ages below age 6</w:delText>
        </w:r>
        <w:r w:rsidR="00C7225E" w:rsidDel="004A32F8">
          <w:rPr>
            <w:rFonts w:ascii="Times New Roman" w:eastAsiaTheme="minorEastAsia" w:hAnsi="Times New Roman" w:cs="Times New Roman"/>
          </w:rPr>
          <w:delText>0 for males</w:delText>
        </w:r>
      </w:del>
      <w:del w:id="182" w:author="Hiram Beltran-Sanchez" w:date="2017-12-03T20:44:00Z">
        <w:r w:rsidR="00331EC7" w:rsidDel="004D01EE">
          <w:rPr>
            <w:rFonts w:ascii="Times New Roman" w:eastAsiaTheme="minorEastAsia" w:hAnsi="Times New Roman" w:cs="Times New Roman"/>
          </w:rPr>
          <w:delText>. Opposing this, improvements in mortality in road traffic accidents (-0.11) and cirrhosis (-0.11)</w:delText>
        </w:r>
        <w:r w:rsidR="00AC45C1" w:rsidDel="004D01EE">
          <w:rPr>
            <w:rFonts w:ascii="Times New Roman" w:eastAsiaTheme="minorEastAsia" w:hAnsi="Times New Roman" w:cs="Times New Roman"/>
          </w:rPr>
          <w:delText xml:space="preserve"> decreased variation in lifespans.</w:delText>
        </w:r>
      </w:del>
      <w:del w:id="183" w:author="Hiram Beltran-Sanchez" w:date="2018-01-24T09:26:00Z">
        <w:r w:rsidR="00AC45C1" w:rsidDel="005A1F91">
          <w:rPr>
            <w:rFonts w:ascii="Times New Roman" w:eastAsiaTheme="minorEastAsia" w:hAnsi="Times New Roman" w:cs="Times New Roman"/>
          </w:rPr>
          <w:delText xml:space="preserve"> Importantly, deteriorations in diabetes mortality in ages above 70 continued helping reducing lifespan variation.</w:delText>
        </w:r>
        <w:r w:rsidR="00C7225E" w:rsidDel="005A1F91">
          <w:rPr>
            <w:rFonts w:ascii="Times New Roman" w:eastAsiaTheme="minorEastAsia" w:hAnsi="Times New Roman" w:cs="Times New Roman"/>
          </w:rPr>
          <w:delText xml:space="preserve"> </w:delText>
        </w:r>
      </w:del>
      <w:r w:rsidR="00C7225E">
        <w:rPr>
          <w:rFonts w:ascii="Times New Roman" w:eastAsiaTheme="minorEastAsia" w:hAnsi="Times New Roman" w:cs="Times New Roman"/>
        </w:rPr>
        <w:t xml:space="preserve">For females, lifespan variation decreased </w:t>
      </w:r>
      <w:ins w:id="184" w:author="Hiram Beltran-Sanchez" w:date="2018-01-24T09:27:00Z">
        <w:r w:rsidR="005A1F91">
          <w:rPr>
            <w:rFonts w:ascii="Times New Roman" w:eastAsiaTheme="minorEastAsia" w:hAnsi="Times New Roman" w:cs="Times New Roman"/>
          </w:rPr>
          <w:t xml:space="preserve">since 1995 </w:t>
        </w:r>
      </w:ins>
      <w:del w:id="185" w:author="Hiram Beltran-Sanchez" w:date="2018-01-24T09:27:00Z">
        <w:r w:rsidR="00C7225E" w:rsidDel="005A1F91">
          <w:rPr>
            <w:rFonts w:ascii="Times New Roman" w:eastAsiaTheme="minorEastAsia" w:hAnsi="Times New Roman" w:cs="Times New Roman"/>
          </w:rPr>
          <w:delText xml:space="preserve">throughout the period 1995-2015 </w:delText>
        </w:r>
        <w:r w:rsidR="002F1B38" w:rsidDel="005A1F91">
          <w:rPr>
            <w:rFonts w:ascii="Times New Roman" w:eastAsiaTheme="minorEastAsia" w:hAnsi="Times New Roman" w:cs="Times New Roman"/>
          </w:rPr>
          <w:delText>from 14.3 to 13.4 years</w:delText>
        </w:r>
        <w:r w:rsidR="00C7225E" w:rsidDel="005A1F91">
          <w:rPr>
            <w:rFonts w:ascii="Times New Roman" w:eastAsiaTheme="minorEastAsia" w:hAnsi="Times New Roman" w:cs="Times New Roman"/>
          </w:rPr>
          <w:delText xml:space="preserve">. </w:delText>
        </w:r>
      </w:del>
      <w:ins w:id="186" w:author="Hiram Beltran-Sanchez" w:date="2018-01-24T09:27:00Z">
        <w:r w:rsidR="005A1F91">
          <w:rPr>
            <w:rFonts w:ascii="Times New Roman" w:eastAsiaTheme="minorEastAsia" w:hAnsi="Times New Roman" w:cs="Times New Roman"/>
          </w:rPr>
          <w:t>And m</w:t>
        </w:r>
      </w:ins>
      <w:del w:id="187" w:author="Hiram Beltran-Sanchez" w:date="2018-01-24T09:27:00Z">
        <w:r w:rsidR="00C7225E" w:rsidDel="005A1F91">
          <w:rPr>
            <w:rFonts w:ascii="Times New Roman" w:eastAsiaTheme="minorEastAsia" w:hAnsi="Times New Roman" w:cs="Times New Roman"/>
          </w:rPr>
          <w:delText>M</w:delText>
        </w:r>
      </w:del>
      <w:r w:rsidR="00C7225E">
        <w:rPr>
          <w:rFonts w:ascii="Times New Roman" w:eastAsiaTheme="minorEastAsia" w:hAnsi="Times New Roman" w:cs="Times New Roman"/>
        </w:rPr>
        <w:t xml:space="preserve">ost of this </w:t>
      </w:r>
      <w:ins w:id="188" w:author="Hiram Beltran-Sanchez" w:date="2018-01-24T09:27:00Z">
        <w:r w:rsidR="005A1F91">
          <w:rPr>
            <w:rFonts w:ascii="Times New Roman" w:eastAsiaTheme="minorEastAsia" w:hAnsi="Times New Roman" w:cs="Times New Roman"/>
          </w:rPr>
          <w:t xml:space="preserve">improvement </w:t>
        </w:r>
      </w:ins>
      <w:r w:rsidR="00C7225E">
        <w:rPr>
          <w:rFonts w:ascii="Times New Roman" w:eastAsiaTheme="minorEastAsia" w:hAnsi="Times New Roman" w:cs="Times New Roman"/>
        </w:rPr>
        <w:t xml:space="preserve">was due to progress in the first years of life and </w:t>
      </w:r>
      <w:del w:id="189" w:author="Hiram Beltran-Sanchez" w:date="2018-01-24T09:27:00Z">
        <w:r w:rsidR="00C7225E" w:rsidDel="005A1F91">
          <w:rPr>
            <w:rFonts w:ascii="Times New Roman" w:eastAsiaTheme="minorEastAsia" w:hAnsi="Times New Roman" w:cs="Times New Roman"/>
          </w:rPr>
          <w:delText>from</w:delText>
        </w:r>
      </w:del>
      <w:ins w:id="190" w:author="Hiram Beltran-Sanchez" w:date="2018-01-24T09:27:00Z">
        <w:r w:rsidR="005A1F91">
          <w:rPr>
            <w:rFonts w:ascii="Times New Roman" w:eastAsiaTheme="minorEastAsia" w:hAnsi="Times New Roman" w:cs="Times New Roman"/>
          </w:rPr>
          <w:t>to</w:t>
        </w:r>
      </w:ins>
      <w:r w:rsidR="00C7225E">
        <w:rPr>
          <w:rFonts w:ascii="Times New Roman" w:eastAsiaTheme="minorEastAsia" w:hAnsi="Times New Roman" w:cs="Times New Roman"/>
        </w:rPr>
        <w:t xml:space="preserve"> amenable causes</w:t>
      </w:r>
      <w:ins w:id="191" w:author="Hiram Beltran-Sanchez" w:date="2017-12-03T20:43:00Z">
        <w:r w:rsidR="00787E6C">
          <w:rPr>
            <w:rFonts w:ascii="Times New Roman" w:eastAsiaTheme="minorEastAsia" w:hAnsi="Times New Roman" w:cs="Times New Roman"/>
          </w:rPr>
          <w:t xml:space="preserve"> of death</w:t>
        </w:r>
      </w:ins>
      <w:r w:rsidR="00C7225E">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lastRenderedPageBreak/>
        <w:t>Changes and cause-specific contributions to life expectancy and</w:t>
      </w:r>
      <w:r w:rsidRPr="00292FB1">
        <w:rPr>
          <w:rFonts w:ascii="Times New Roman" w:eastAsiaTheme="majorEastAsia" w:hAnsi="Times New Roman" w:cs="Times New Roman"/>
          <w:b/>
          <w:iCs/>
          <w:spacing w:val="15"/>
        </w:rPr>
        <w:t xml:space="preserve"> lifespan variation at </w:t>
      </w:r>
      <w:ins w:id="192" w:author="Hiram Beltran-Sanchez" w:date="2018-01-24T09:29:00Z">
        <w:r w:rsidR="00E87D13">
          <w:rPr>
            <w:rFonts w:ascii="Times New Roman" w:eastAsiaTheme="majorEastAsia" w:hAnsi="Times New Roman" w:cs="Times New Roman"/>
            <w:b/>
            <w:iCs/>
            <w:spacing w:val="15"/>
          </w:rPr>
          <w:t xml:space="preserve">the </w:t>
        </w:r>
      </w:ins>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D62B48C" w14:textId="7584E925" w:rsidR="00D739EB" w:rsidDel="00135876" w:rsidRDefault="00AE2253" w:rsidP="00135876">
      <w:pPr>
        <w:spacing w:line="480" w:lineRule="auto"/>
        <w:ind w:firstLine="720"/>
        <w:jc w:val="both"/>
        <w:rPr>
          <w:del w:id="193" w:author="Hiram Beltran-Sanchez" w:date="2018-01-24T09:44:00Z"/>
          <w:rFonts w:ascii="Times New Roman" w:eastAsiaTheme="minorEastAsia" w:hAnsi="Times New Roman" w:cs="Times New Roman"/>
        </w:rPr>
      </w:pPr>
      <w:ins w:id="194" w:author="Hiram Beltran-Sanchez" w:date="2018-01-24T09:30:00Z">
        <w:r>
          <w:rPr>
            <w:rFonts w:ascii="Times New Roman" w:eastAsiaTheme="minorEastAsia" w:hAnsi="Times New Roman" w:cs="Times New Roman"/>
          </w:rPr>
          <w:t>In previous sections we identified the importance of homicides on slowing the impr</w:t>
        </w:r>
      </w:ins>
      <w:ins w:id="195" w:author="Hiram Beltran-Sanchez" w:date="2018-01-24T09:31:00Z">
        <w:r>
          <w:rPr>
            <w:rFonts w:ascii="Times New Roman" w:eastAsiaTheme="minorEastAsia" w:hAnsi="Times New Roman" w:cs="Times New Roman"/>
          </w:rPr>
          <w:t>o</w:t>
        </w:r>
      </w:ins>
      <w:ins w:id="196" w:author="Hiram Beltran-Sanchez" w:date="2018-01-24T09:30:00Z">
        <w:r>
          <w:rPr>
            <w:rFonts w:ascii="Times New Roman" w:eastAsiaTheme="minorEastAsia" w:hAnsi="Times New Roman" w:cs="Times New Roman"/>
          </w:rPr>
          <w:t xml:space="preserve">vement in life expectancy at birth and in </w:t>
        </w:r>
      </w:ins>
      <w:ins w:id="197" w:author="Hiram Beltran-Sanchez" w:date="2018-01-24T09:31:00Z">
        <w:r>
          <w:rPr>
            <w:rFonts w:ascii="Times New Roman" w:eastAsiaTheme="minorEastAsia" w:hAnsi="Times New Roman" w:cs="Times New Roman"/>
          </w:rPr>
          <w:t>reducing life span disparities. These resuls, however, masked important differences at the state level.</w:t>
        </w:r>
      </w:ins>
      <w:ins w:id="198" w:author="Hiram Beltran-Sanchez" w:date="2018-01-24T09:32:00Z">
        <w:r>
          <w:rPr>
            <w:rFonts w:ascii="Times New Roman" w:eastAsiaTheme="minorEastAsia" w:hAnsi="Times New Roman" w:cs="Times New Roman"/>
          </w:rPr>
          <w:t xml:space="preserve"> </w:t>
        </w:r>
      </w:ins>
      <w:ins w:id="199" w:author="Hiram Beltran-Sanchez" w:date="2018-01-24T09:30:00Z">
        <w:r>
          <w:rPr>
            <w:rFonts w:ascii="Times New Roman" w:eastAsiaTheme="minorEastAsia" w:hAnsi="Times New Roman" w:cs="Times New Roman"/>
          </w:rPr>
          <w:t xml:space="preserve"> </w:t>
        </w:r>
      </w:ins>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ins w:id="200" w:author="Hiram Beltran-Sanchez" w:date="2018-01-24T09:32:00Z">
        <w:r w:rsidR="00AB3C7B">
          <w:rPr>
            <w:rFonts w:ascii="Times New Roman" w:eastAsiaTheme="minorEastAsia" w:hAnsi="Times New Roman" w:cs="Times New Roman"/>
          </w:rPr>
          <w:t xml:space="preserve">. </w:t>
        </w:r>
      </w:ins>
      <w:ins w:id="201" w:author="Hiram Beltran-Sanchez" w:date="2018-01-24T09:33:00Z">
        <w:r w:rsidR="00AB3C7B">
          <w:rPr>
            <w:rFonts w:ascii="Times New Roman" w:eastAsiaTheme="minorEastAsia" w:hAnsi="Times New Roman" w:cs="Times New Roman"/>
          </w:rPr>
          <w:t>W</w:t>
        </w:r>
      </w:ins>
      <w:ins w:id="202" w:author="Hiram Beltran-Sanchez" w:date="2018-01-24T09:32:00Z">
        <w:r w:rsidR="00AB3C7B">
          <w:rPr>
            <w:rFonts w:ascii="Times New Roman" w:eastAsiaTheme="minorEastAsia" w:hAnsi="Times New Roman" w:cs="Times New Roman"/>
          </w:rPr>
          <w:t xml:space="preserve">e grouped </w:t>
        </w:r>
      </w:ins>
      <w:ins w:id="203" w:author="Hiram Beltran-Sanchez" w:date="2018-01-24T09:33:00Z">
        <w:r w:rsidR="00AB3C7B">
          <w:rPr>
            <w:rFonts w:ascii="Times New Roman" w:eastAsiaTheme="minorEastAsia" w:hAnsi="Times New Roman" w:cs="Times New Roman"/>
          </w:rPr>
          <w:t>states</w:t>
        </w:r>
      </w:ins>
      <w:ins w:id="204" w:author="Hiram Beltran-Sanchez" w:date="2018-01-24T09:32:00Z">
        <w:r w:rsidR="00AB3C7B">
          <w:rPr>
            <w:rFonts w:ascii="Times New Roman" w:eastAsiaTheme="minorEastAsia" w:hAnsi="Times New Roman" w:cs="Times New Roman"/>
          </w:rPr>
          <w:t xml:space="preserve"> </w:t>
        </w:r>
      </w:ins>
      <w:ins w:id="205" w:author="Hiram Beltran-Sanchez" w:date="2018-01-24T09:33:00Z">
        <w:r w:rsidR="00AB3C7B">
          <w:rPr>
            <w:rFonts w:ascii="Times New Roman" w:eastAsiaTheme="minorEastAsia" w:hAnsi="Times New Roman" w:cs="Times New Roman"/>
          </w:rPr>
          <w:t>into three broad</w:t>
        </w:r>
      </w:ins>
      <w:del w:id="206" w:author="Hiram Beltran-Sanchez" w:date="2018-01-24T09:33:00Z">
        <w:r w:rsidR="00AB3C7B" w:rsidDel="00AB3C7B">
          <w:rPr>
            <w:rFonts w:ascii="Times New Roman" w:eastAsiaTheme="minorEastAsia" w:hAnsi="Times New Roman" w:cs="Times New Roman"/>
          </w:rPr>
          <w:delText>b</w:delText>
        </w:r>
        <w:r w:rsidR="00D36996" w:rsidDel="00AB3C7B">
          <w:rPr>
            <w:rFonts w:ascii="Times New Roman" w:eastAsiaTheme="minorEastAsia" w:hAnsi="Times New Roman" w:cs="Times New Roman"/>
          </w:rPr>
          <w:delText>y</w:delText>
        </w:r>
      </w:del>
      <w:r w:rsidR="00D36996">
        <w:rPr>
          <w:rFonts w:ascii="Times New Roman" w:eastAsiaTheme="minorEastAsia" w:hAnsi="Times New Roman" w:cs="Times New Roman"/>
        </w:rPr>
        <w:t xml:space="preserve"> region</w:t>
      </w:r>
      <w:ins w:id="207" w:author="Hiram Beltran-Sanchez" w:date="2018-01-24T09:33:00Z">
        <w:r w:rsidR="00AB3C7B">
          <w:rPr>
            <w:rFonts w:ascii="Times New Roman" w:eastAsiaTheme="minorEastAsia" w:hAnsi="Times New Roman" w:cs="Times New Roman"/>
          </w:rPr>
          <w:t>s to facilitate interpretations of results, North, Central and South</w:t>
        </w:r>
      </w:ins>
      <w:r w:rsidR="00D36996">
        <w:rPr>
          <w:rFonts w:ascii="Times New Roman" w:eastAsiaTheme="minorEastAsia" w:hAnsi="Times New Roman" w:cs="Times New Roman"/>
        </w:rPr>
        <w:t xml:space="preserve">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w:t>
      </w:r>
      <w:ins w:id="208" w:author="Hiram Beltran-Sanchez" w:date="2018-01-24T09:42:00Z">
        <w:r w:rsidR="00135876">
          <w:rPr>
            <w:rFonts w:ascii="Times New Roman" w:eastAsiaTheme="minorEastAsia" w:hAnsi="Times New Roman" w:cs="Times New Roman"/>
          </w:rPr>
          <w:t>There are two main resutls. First,</w:t>
        </w:r>
      </w:ins>
      <w:ins w:id="209" w:author="Hiram Beltran-Sanchez" w:date="2018-01-24T09:41:00Z">
        <w:r w:rsidR="00135876">
          <w:rPr>
            <w:rFonts w:ascii="Times New Roman" w:eastAsiaTheme="minorEastAsia" w:hAnsi="Times New Roman" w:cs="Times New Roman"/>
          </w:rPr>
          <w:t xml:space="preserve"> life expectancy among males had a larger increase in 1995-2005 than in 2005-2015 across all states</w:t>
        </w:r>
      </w:ins>
      <w:ins w:id="210" w:author="Hiram Beltran-Sanchez" w:date="2018-01-24T09:43:00Z">
        <w:r w:rsidR="00135876">
          <w:rPr>
            <w:rFonts w:ascii="Times New Roman" w:eastAsiaTheme="minorEastAsia" w:hAnsi="Times New Roman" w:cs="Times New Roman"/>
          </w:rPr>
          <w:t xml:space="preserve"> (panel A)</w:t>
        </w:r>
      </w:ins>
      <w:ins w:id="211" w:author="Hiram Beltran-Sanchez" w:date="2018-01-24T09:41:00Z">
        <w:r w:rsidR="00135876">
          <w:rPr>
            <w:rFonts w:ascii="Times New Roman" w:eastAsiaTheme="minorEastAsia" w:hAnsi="Times New Roman" w:cs="Times New Roman"/>
          </w:rPr>
          <w:t xml:space="preserve">, </w:t>
        </w:r>
      </w:ins>
      <w:del w:id="212" w:author="Hiram Beltran-Sanchez" w:date="2018-01-24T09:42:00Z">
        <w:r w:rsidR="00D36996" w:rsidDel="00135876">
          <w:rPr>
            <w:rFonts w:ascii="Times New Roman" w:eastAsiaTheme="minorEastAsia" w:hAnsi="Times New Roman" w:cs="Times New Roman"/>
          </w:rPr>
          <w:delText>Every state increased life expectancy between 1995 and 2005 (panel A)</w:delText>
        </w:r>
        <w:r w:rsidR="00E4747F" w:rsidDel="00135876">
          <w:rPr>
            <w:rFonts w:ascii="Times New Roman" w:eastAsiaTheme="minorEastAsia" w:hAnsi="Times New Roman" w:cs="Times New Roman"/>
          </w:rPr>
          <w:delText xml:space="preserve"> with an additional year. However, between 2005 and 2015, the progress was slowed down and every state in Mexico </w:delText>
        </w:r>
        <w:r w:rsidR="000401DA" w:rsidDel="00135876">
          <w:rPr>
            <w:rFonts w:ascii="Times New Roman" w:eastAsiaTheme="minorEastAsia" w:hAnsi="Times New Roman" w:cs="Times New Roman"/>
          </w:rPr>
          <w:delText xml:space="preserve">experienced lower gains in life expectancy than the previous decade. </w:delText>
        </w:r>
      </w:del>
      <w:ins w:id="213" w:author="Hiram Beltran-Sanchez" w:date="2018-01-24T09:42:00Z">
        <w:r w:rsidR="00135876">
          <w:rPr>
            <w:rFonts w:ascii="Times New Roman" w:eastAsiaTheme="minorEastAsia" w:hAnsi="Times New Roman" w:cs="Times New Roman"/>
          </w:rPr>
          <w:t>with s</w:t>
        </w:r>
      </w:ins>
      <w:del w:id="214" w:author="Hiram Beltran-Sanchez" w:date="2018-01-24T09:42:00Z">
        <w:r w:rsidR="000401DA" w:rsidDel="00135876">
          <w:rPr>
            <w:rFonts w:ascii="Times New Roman" w:eastAsiaTheme="minorEastAsia" w:hAnsi="Times New Roman" w:cs="Times New Roman"/>
          </w:rPr>
          <w:delText>S</w:delText>
        </w:r>
      </w:del>
      <w:r w:rsidR="000401DA">
        <w:rPr>
          <w:rFonts w:ascii="Times New Roman" w:eastAsiaTheme="minorEastAsia" w:hAnsi="Times New Roman" w:cs="Times New Roman"/>
        </w:rPr>
        <w:t>ome states even experienc</w:t>
      </w:r>
      <w:ins w:id="215" w:author="Hiram Beltran-Sanchez" w:date="2018-01-24T09:42:00Z">
        <w:r w:rsidR="00135876">
          <w:rPr>
            <w:rFonts w:ascii="Times New Roman" w:eastAsiaTheme="minorEastAsia" w:hAnsi="Times New Roman" w:cs="Times New Roman"/>
          </w:rPr>
          <w:t>ing</w:t>
        </w:r>
      </w:ins>
      <w:del w:id="216" w:author="Hiram Beltran-Sanchez" w:date="2018-01-24T09:42:00Z">
        <w:r w:rsidR="000401DA" w:rsidDel="00135876">
          <w:rPr>
            <w:rFonts w:ascii="Times New Roman" w:eastAsiaTheme="minorEastAsia" w:hAnsi="Times New Roman" w:cs="Times New Roman"/>
          </w:rPr>
          <w:delText>ed</w:delText>
        </w:r>
      </w:del>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e expectancy</w:t>
      </w:r>
      <w:del w:id="217" w:author="Hiram Beltran-Sanchez" w:date="2018-01-24T09:43:00Z">
        <w:r w:rsidR="00C7225E" w:rsidDel="00135876">
          <w:rPr>
            <w:rFonts w:ascii="Times New Roman" w:eastAsiaTheme="minorEastAsia" w:hAnsi="Times New Roman" w:cs="Times New Roman"/>
          </w:rPr>
          <w:delText>,</w:delText>
        </w:r>
      </w:del>
      <w:r w:rsidR="00C7225E">
        <w:rPr>
          <w:rFonts w:ascii="Times New Roman" w:eastAsiaTheme="minorEastAsia" w:hAnsi="Times New Roman" w:cs="Times New Roman"/>
        </w:rPr>
        <w:t xml:space="preserve"> </w:t>
      </w:r>
      <w:ins w:id="218" w:author="Hiram Beltran-Sanchez" w:date="2018-01-24T09:43:00Z">
        <w:r w:rsidR="00135876">
          <w:rPr>
            <w:rFonts w:ascii="Times New Roman" w:eastAsiaTheme="minorEastAsia" w:hAnsi="Times New Roman" w:cs="Times New Roman"/>
          </w:rPr>
          <w:t xml:space="preserve">in 2005-2015 </w:t>
        </w:r>
      </w:ins>
      <w:r w:rsidR="00C7225E">
        <w:rPr>
          <w:rFonts w:ascii="Times New Roman" w:eastAsiaTheme="minorEastAsia" w:hAnsi="Times New Roman" w:cs="Times New Roman"/>
        </w:rPr>
        <w:t>such as Chihuahua.</w:t>
      </w:r>
      <w:ins w:id="219" w:author="Hiram Beltran-Sanchez" w:date="2018-01-24T09:44:00Z">
        <w:r w:rsidR="00135876">
          <w:rPr>
            <w:rFonts w:ascii="Times New Roman" w:eastAsiaTheme="minorEastAsia" w:hAnsi="Times New Roman" w:cs="Times New Roman"/>
          </w:rPr>
          <w:t xml:space="preserve"> Second, </w:t>
        </w:r>
      </w:ins>
    </w:p>
    <w:p w14:paraId="2BF13300" w14:textId="1E78871C" w:rsidR="000401DA" w:rsidRPr="00D739EB" w:rsidRDefault="000401DA" w:rsidP="00135876">
      <w:pPr>
        <w:spacing w:line="480" w:lineRule="auto"/>
        <w:ind w:firstLine="720"/>
        <w:jc w:val="both"/>
        <w:rPr>
          <w:rFonts w:ascii="Times New Roman" w:eastAsiaTheme="minorEastAsia" w:hAnsi="Times New Roman" w:cs="Times New Roman"/>
        </w:rPr>
      </w:pPr>
      <w:del w:id="220" w:author="Hiram Beltran-Sanchez" w:date="2018-01-24T09:44:00Z">
        <w:r w:rsidDel="00135876">
          <w:rPr>
            <w:rFonts w:ascii="Times New Roman" w:eastAsiaTheme="minorEastAsia" w:hAnsi="Times New Roman" w:cs="Times New Roman"/>
          </w:rPr>
          <w:delText xml:space="preserve">Opposing trends in life expectancy, </w:delText>
        </w:r>
      </w:del>
      <w:r>
        <w:rPr>
          <w:rFonts w:ascii="Times New Roman" w:eastAsiaTheme="minorEastAsia" w:hAnsi="Times New Roman" w:cs="Times New Roman"/>
        </w:rPr>
        <w:t xml:space="preserve">lifespan variation (panel B) was reduced in </w:t>
      </w:r>
      <w:ins w:id="221" w:author="Hiram Beltran-Sanchez" w:date="2018-01-24T09:45:00Z">
        <w:r w:rsidR="00135876">
          <w:rPr>
            <w:rFonts w:ascii="Times New Roman" w:eastAsiaTheme="minorEastAsia" w:hAnsi="Times New Roman" w:cs="Times New Roman"/>
          </w:rPr>
          <w:t xml:space="preserve">most states over the two decades, 1995-2005, except for states in the North. </w:t>
        </w:r>
        <w:r w:rsidR="00AC3979">
          <w:rPr>
            <w:rFonts w:ascii="Times New Roman" w:eastAsiaTheme="minorEastAsia" w:hAnsi="Times New Roman" w:cs="Times New Roman"/>
          </w:rPr>
          <w:t xml:space="preserve">For example, </w:t>
        </w:r>
      </w:ins>
      <w:r>
        <w:rPr>
          <w:rFonts w:ascii="Times New Roman" w:eastAsiaTheme="minorEastAsia" w:hAnsi="Times New Roman" w:cs="Times New Roman"/>
        </w:rPr>
        <w:t>every state between 1995 and 2005</w:t>
      </w:r>
      <w:ins w:id="222" w:author="Hiram Beltran-Sanchez" w:date="2018-01-24T09:46:00Z">
        <w:r w:rsidR="00AC3979">
          <w:rPr>
            <w:rFonts w:ascii="Times New Roman" w:eastAsiaTheme="minorEastAsia" w:hAnsi="Times New Roman" w:cs="Times New Roman"/>
          </w:rPr>
          <w:t xml:space="preserve"> had</w:t>
        </w:r>
      </w:ins>
      <w:del w:id="223" w:author="Hiram Beltran-Sanchez" w:date="2018-01-24T09:46:00Z">
        <w:r w:rsidDel="00AC3979">
          <w:rPr>
            <w:rFonts w:ascii="Times New Roman" w:eastAsiaTheme="minorEastAsia" w:hAnsi="Times New Roman" w:cs="Times New Roman"/>
          </w:rPr>
          <w:delText>, with</w:delText>
        </w:r>
      </w:del>
      <w:r>
        <w:rPr>
          <w:rFonts w:ascii="Times New Roman" w:eastAsiaTheme="minorEastAsia" w:hAnsi="Times New Roman" w:cs="Times New Roman"/>
        </w:rPr>
        <w:t xml:space="preserve"> major improvements in </w:t>
      </w:r>
      <w:ins w:id="224" w:author="Hiram Beltran-Sanchez" w:date="2018-01-24T09:46:00Z">
        <w:r w:rsidR="00AC3979">
          <w:rPr>
            <w:rFonts w:ascii="Times New Roman" w:eastAsiaTheme="minorEastAsia" w:hAnsi="Times New Roman" w:cs="Times New Roman"/>
          </w:rPr>
          <w:t xml:space="preserve">reducing life span variation, particularly those in </w:t>
        </w:r>
      </w:ins>
      <w:r>
        <w:rPr>
          <w:rFonts w:ascii="Times New Roman" w:eastAsiaTheme="minorEastAsia" w:hAnsi="Times New Roman" w:cs="Times New Roman"/>
        </w:rPr>
        <w:t xml:space="preserve">the South of the country </w:t>
      </w:r>
      <w:del w:id="225" w:author="Hiram Beltran-Sanchez" w:date="2018-01-24T09:46:00Z">
        <w:r w:rsidDel="00AC3979">
          <w:rPr>
            <w:rFonts w:ascii="Times New Roman" w:eastAsiaTheme="minorEastAsia" w:hAnsi="Times New Roman" w:cs="Times New Roman"/>
          </w:rPr>
          <w:delText xml:space="preserve">in states </w:delText>
        </w:r>
      </w:del>
      <w:r>
        <w:rPr>
          <w:rFonts w:ascii="Times New Roman" w:eastAsiaTheme="minorEastAsia" w:hAnsi="Times New Roman" w:cs="Times New Roman"/>
        </w:rPr>
        <w:t>such as Chiapas, Oaxaca and Puebla</w:t>
      </w:r>
      <w:ins w:id="226" w:author="Hiram Beltran-Sanchez" w:date="2018-01-24T09:46:00Z">
        <w:r w:rsidR="00AC3979">
          <w:rPr>
            <w:rFonts w:ascii="Times New Roman" w:eastAsiaTheme="minorEastAsia" w:hAnsi="Times New Roman" w:cs="Times New Roman"/>
          </w:rPr>
          <w:t>, but</w:t>
        </w:r>
      </w:ins>
      <w:del w:id="227" w:author="Hiram Beltran-Sanchez" w:date="2018-01-24T09:46:00Z">
        <w:r w:rsidDel="00AC3979">
          <w:rPr>
            <w:rFonts w:ascii="Times New Roman" w:eastAsiaTheme="minorEastAsia" w:hAnsi="Times New Roman" w:cs="Times New Roman"/>
          </w:rPr>
          <w:delText>.</w:delText>
        </w:r>
      </w:del>
      <w:r>
        <w:rPr>
          <w:rFonts w:ascii="Times New Roman" w:eastAsiaTheme="minorEastAsia" w:hAnsi="Times New Roman" w:cs="Times New Roman"/>
        </w:rPr>
        <w:t xml:space="preserve"> </w:t>
      </w:r>
      <w:del w:id="228" w:author="Hiram Beltran-Sanchez" w:date="2018-01-24T09:46:00Z">
        <w:r w:rsidDel="00AC3979">
          <w:rPr>
            <w:rFonts w:ascii="Times New Roman" w:eastAsiaTheme="minorEastAsia" w:hAnsi="Times New Roman" w:cs="Times New Roman"/>
          </w:rPr>
          <w:delText>B</w:delText>
        </w:r>
      </w:del>
      <w:ins w:id="229" w:author="Hiram Beltran-Sanchez" w:date="2018-01-24T09:46:00Z">
        <w:r w:rsidR="00AC3979">
          <w:rPr>
            <w:rFonts w:ascii="Times New Roman" w:eastAsiaTheme="minorEastAsia" w:hAnsi="Times New Roman" w:cs="Times New Roman"/>
          </w:rPr>
          <w:t>b</w:t>
        </w:r>
      </w:ins>
      <w:r>
        <w:rPr>
          <w:rFonts w:ascii="Times New Roman" w:eastAsiaTheme="minorEastAsia" w:hAnsi="Times New Roman" w:cs="Times New Roman"/>
        </w:rPr>
        <w:t xml:space="preserve">etween 2005 and 2015, </w:t>
      </w:r>
      <w:ins w:id="230" w:author="Hiram Beltran-Sanchez" w:date="2018-01-24T09:47:00Z">
        <w:r w:rsidR="00AC3979">
          <w:rPr>
            <w:rFonts w:ascii="Times New Roman" w:eastAsiaTheme="minorEastAsia" w:hAnsi="Times New Roman" w:cs="Times New Roman"/>
          </w:rPr>
          <w:t xml:space="preserve">all states in the north had very low reductions in lifespan disparity with </w:t>
        </w:r>
      </w:ins>
      <w:r>
        <w:rPr>
          <w:rFonts w:ascii="Times New Roman" w:eastAsiaTheme="minorEastAsia" w:hAnsi="Times New Roman" w:cs="Times New Roman"/>
        </w:rPr>
        <w:t xml:space="preserve">two states </w:t>
      </w:r>
      <w:del w:id="231" w:author="Hiram Beltran-Sanchez" w:date="2018-01-24T09:48:00Z">
        <w:r w:rsidDel="00AC3979">
          <w:rPr>
            <w:rFonts w:ascii="Times New Roman" w:eastAsiaTheme="minorEastAsia" w:hAnsi="Times New Roman" w:cs="Times New Roman"/>
          </w:rPr>
          <w:delText xml:space="preserve">in the North </w:delText>
        </w:r>
      </w:del>
      <w:ins w:id="232" w:author="Hiram Beltran-Sanchez" w:date="2018-01-24T09:47:00Z">
        <w:r w:rsidR="00AC3979">
          <w:rPr>
            <w:rFonts w:ascii="Times New Roman" w:eastAsiaTheme="minorEastAsia" w:hAnsi="Times New Roman" w:cs="Times New Roman"/>
          </w:rPr>
          <w:t>h</w:t>
        </w:r>
      </w:ins>
      <w:ins w:id="233" w:author="Hiram Beltran-Sanchez" w:date="2018-01-24T09:48:00Z">
        <w:r w:rsidR="00AC3979">
          <w:rPr>
            <w:rFonts w:ascii="Times New Roman" w:eastAsiaTheme="minorEastAsia" w:hAnsi="Times New Roman" w:cs="Times New Roman"/>
          </w:rPr>
          <w:t>aving a</w:t>
        </w:r>
      </w:ins>
      <w:ins w:id="234" w:author="Hiram Beltran-Sanchez" w:date="2018-01-24T09:47:00Z">
        <w:r w:rsidR="00AC3979">
          <w:rPr>
            <w:rFonts w:ascii="Times New Roman" w:eastAsiaTheme="minorEastAsia" w:hAnsi="Times New Roman" w:cs="Times New Roman"/>
          </w:rPr>
          <w:t xml:space="preserve"> large </w:t>
        </w:r>
      </w:ins>
      <w:r>
        <w:rPr>
          <w:rFonts w:ascii="Times New Roman" w:eastAsiaTheme="minorEastAsia" w:hAnsi="Times New Roman" w:cs="Times New Roman"/>
        </w:rPr>
        <w:t>increase</w:t>
      </w:r>
      <w:ins w:id="235" w:author="Hiram Beltran-Sanchez" w:date="2018-01-24T09:49:00Z">
        <w:r w:rsidR="00AC3979">
          <w:rPr>
            <w:rFonts w:ascii="Times New Roman" w:eastAsiaTheme="minorEastAsia" w:hAnsi="Times New Roman" w:cs="Times New Roman"/>
          </w:rPr>
          <w:t xml:space="preserve"> </w:t>
        </w:r>
      </w:ins>
      <w:del w:id="236" w:author="Hiram Beltran-Sanchez" w:date="2018-01-24T09:47:00Z">
        <w:r w:rsidDel="00AC3979">
          <w:rPr>
            <w:rFonts w:ascii="Times New Roman" w:eastAsiaTheme="minorEastAsia" w:hAnsi="Times New Roman" w:cs="Times New Roman"/>
          </w:rPr>
          <w:delText>d</w:delText>
        </w:r>
      </w:del>
      <w:r>
        <w:rPr>
          <w:rFonts w:ascii="Times New Roman" w:eastAsiaTheme="minorEastAsia" w:hAnsi="Times New Roman" w:cs="Times New Roman"/>
        </w:rPr>
        <w:t xml:space="preserve"> </w:t>
      </w:r>
      <w:del w:id="237" w:author="Hiram Beltran-Sanchez" w:date="2018-01-24T09:47:00Z">
        <w:r w:rsidDel="00AC3979">
          <w:rPr>
            <w:rFonts w:ascii="Times New Roman" w:eastAsiaTheme="minorEastAsia" w:hAnsi="Times New Roman" w:cs="Times New Roman"/>
          </w:rPr>
          <w:delText xml:space="preserve">variation </w:delText>
        </w:r>
      </w:del>
      <w:r>
        <w:rPr>
          <w:rFonts w:ascii="Times New Roman" w:eastAsiaTheme="minorEastAsia" w:hAnsi="Times New Roman" w:cs="Times New Roman"/>
        </w:rPr>
        <w:t>in lifespan</w:t>
      </w:r>
      <w:ins w:id="238" w:author="Hiram Beltran-Sanchez" w:date="2018-01-24T09:47:00Z">
        <w:r w:rsidR="00AC3979">
          <w:rPr>
            <w:rFonts w:ascii="Times New Roman" w:eastAsiaTheme="minorEastAsia" w:hAnsi="Times New Roman" w:cs="Times New Roman"/>
          </w:rPr>
          <w:t xml:space="preserve"> variation</w:t>
        </w:r>
      </w:ins>
      <w:del w:id="239" w:author="Hiram Beltran-Sanchez" w:date="2018-01-24T09:47:00Z">
        <w:r w:rsidDel="00AC3979">
          <w:rPr>
            <w:rFonts w:ascii="Times New Roman" w:eastAsiaTheme="minorEastAsia" w:hAnsi="Times New Roman" w:cs="Times New Roman"/>
          </w:rPr>
          <w:delText>s</w:delText>
        </w:r>
      </w:del>
      <w:ins w:id="240" w:author="Hiram Beltran-Sanchez" w:date="2018-01-24T09:49:00Z">
        <w:r w:rsidR="00AC3979">
          <w:rPr>
            <w:rFonts w:ascii="Times New Roman" w:eastAsiaTheme="minorEastAsia" w:hAnsi="Times New Roman" w:cs="Times New Roman"/>
          </w:rPr>
          <w:t xml:space="preserve"> (</w:t>
        </w:r>
      </w:ins>
      <w:del w:id="241" w:author="Hiram Beltran-Sanchez" w:date="2018-01-24T09:49:00Z">
        <w:r w:rsidDel="00AC3979">
          <w:rPr>
            <w:rFonts w:ascii="Times New Roman" w:eastAsiaTheme="minorEastAsia" w:hAnsi="Times New Roman" w:cs="Times New Roman"/>
          </w:rPr>
          <w:delText xml:space="preserve">: </w:delText>
        </w:r>
      </w:del>
      <w:r>
        <w:rPr>
          <w:rFonts w:ascii="Times New Roman" w:eastAsiaTheme="minorEastAsia" w:hAnsi="Times New Roman" w:cs="Times New Roman"/>
        </w:rPr>
        <w:t xml:space="preserve">Chihuahua and Nuevo León </w:t>
      </w:r>
      <w:del w:id="242" w:author="Hiram Beltran-Sanchez" w:date="2018-01-24T09:49:00Z">
        <w:r w:rsidDel="00AC3979">
          <w:rPr>
            <w:rFonts w:ascii="Times New Roman" w:eastAsiaTheme="minorEastAsia" w:hAnsi="Times New Roman" w:cs="Times New Roman"/>
          </w:rPr>
          <w:delText>(</w:delText>
        </w:r>
      </w:del>
      <w:ins w:id="243" w:author="Hiram Beltran-Sanchez" w:date="2018-01-24T09:49:00Z">
        <w:r w:rsidR="00AC3979">
          <w:rPr>
            <w:rFonts w:ascii="Times New Roman" w:eastAsiaTheme="minorEastAsia" w:hAnsi="Times New Roman" w:cs="Times New Roman"/>
          </w:rPr>
          <w:t>--</w:t>
        </w:r>
      </w:ins>
      <w:r>
        <w:rPr>
          <w:rFonts w:ascii="Times New Roman" w:eastAsiaTheme="minorEastAsia" w:hAnsi="Times New Roman" w:cs="Times New Roman"/>
        </w:rPr>
        <w:t>both bordering with Texas in the US)</w:t>
      </w:r>
      <w:del w:id="244" w:author="Hiram Beltran-Sanchez" w:date="2018-01-24T09:50:00Z">
        <w:r w:rsidR="005358D0" w:rsidDel="00AC3979">
          <w:rPr>
            <w:rFonts w:ascii="Times New Roman" w:eastAsiaTheme="minorEastAsia" w:hAnsi="Times New Roman" w:cs="Times New Roman"/>
          </w:rPr>
          <w:delText>, and the rest experienced smaller decreases than in the period 1995-2005</w:delText>
        </w:r>
      </w:del>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4FE22B0A" w14:textId="5D7C2D51" w:rsidR="005358D0" w:rsidRPr="00DB3634" w:rsidDel="008A20E2" w:rsidRDefault="00280918" w:rsidP="005358D0">
      <w:pPr>
        <w:spacing w:line="480" w:lineRule="auto"/>
        <w:jc w:val="both"/>
        <w:rPr>
          <w:del w:id="245" w:author="Hiram Beltran-Sanchez" w:date="2018-01-24T09:53:00Z"/>
          <w:rFonts w:ascii="Times New Roman" w:eastAsiaTheme="minorEastAsia" w:hAnsi="Times New Roman" w:cs="Times New Roman"/>
        </w:rPr>
      </w:pPr>
      <w:ins w:id="246" w:author="Hiram Beltran-Sanchez" w:date="2018-01-24T09:50:00Z">
        <w:r>
          <w:rPr>
            <w:rFonts w:ascii="Times New Roman" w:eastAsiaTheme="minorEastAsia" w:hAnsi="Times New Roman" w:cs="Times New Roman"/>
          </w:rPr>
          <w:t xml:space="preserve">We further assess the </w:t>
        </w:r>
      </w:ins>
      <w:ins w:id="247" w:author="Hiram Beltran-Sanchez" w:date="2018-01-24T09:51:00Z">
        <w:r w:rsidR="0083171D">
          <w:rPr>
            <w:rFonts w:ascii="Times New Roman" w:eastAsiaTheme="minorEastAsia" w:hAnsi="Times New Roman" w:cs="Times New Roman"/>
          </w:rPr>
          <w:t xml:space="preserve">cause-of-death </w:t>
        </w:r>
      </w:ins>
      <w:ins w:id="248" w:author="Hiram Beltran-Sanchez" w:date="2018-01-24T09:50:00Z">
        <w:r>
          <w:rPr>
            <w:rFonts w:ascii="Times New Roman" w:eastAsiaTheme="minorEastAsia" w:hAnsi="Times New Roman" w:cs="Times New Roman"/>
          </w:rPr>
          <w:t xml:space="preserve">contributions </w:t>
        </w:r>
      </w:ins>
      <w:ins w:id="249" w:author="Hiram Beltran-Sanchez" w:date="2018-01-24T09:51:00Z">
        <w:r w:rsidR="0083171D">
          <w:rPr>
            <w:rFonts w:ascii="Times New Roman" w:eastAsiaTheme="minorEastAsia" w:hAnsi="Times New Roman" w:cs="Times New Roman"/>
          </w:rPr>
          <w:t>by state to lifespan variatio</w:t>
        </w:r>
        <w:r w:rsidR="00D5785B">
          <w:rPr>
            <w:rFonts w:ascii="Times New Roman" w:eastAsiaTheme="minorEastAsia" w:hAnsi="Times New Roman" w:cs="Times New Roman"/>
          </w:rPr>
          <w:t>n (</w:t>
        </w:r>
      </w:ins>
      <w:r w:rsidR="005358D0" w:rsidRPr="00DB3634">
        <w:rPr>
          <w:rFonts w:ascii="Times New Roman" w:eastAsiaTheme="minorEastAsia" w:hAnsi="Times New Roman" w:cs="Times New Roman"/>
        </w:rPr>
        <w:t>Figure 4</w:t>
      </w:r>
      <w:ins w:id="250" w:author="Hiram Beltran-Sanchez" w:date="2018-01-24T09:52:00Z">
        <w:r w:rsidR="00D5785B">
          <w:rPr>
            <w:rFonts w:ascii="Times New Roman" w:eastAsiaTheme="minorEastAsia" w:hAnsi="Times New Roman" w:cs="Times New Roman"/>
          </w:rPr>
          <w:t xml:space="preserve">). We focus on the main causes of death including </w:t>
        </w:r>
      </w:ins>
      <w:del w:id="251" w:author="Hiram Beltran-Sanchez" w:date="2018-01-24T09:52:00Z">
        <w:r w:rsidR="005358D0" w:rsidRPr="00DB3634" w:rsidDel="00D5785B">
          <w:rPr>
            <w:rFonts w:ascii="Times New Roman" w:eastAsiaTheme="minorEastAsia" w:hAnsi="Times New Roman" w:cs="Times New Roman"/>
          </w:rPr>
          <w:delText xml:space="preserve"> shows the contribution</w:delText>
        </w:r>
        <w:r w:rsidR="00911DE4" w:rsidRPr="00DB3634" w:rsidDel="00D5785B">
          <w:rPr>
            <w:rFonts w:ascii="Times New Roman" w:eastAsiaTheme="minorEastAsia" w:hAnsi="Times New Roman" w:cs="Times New Roman"/>
          </w:rPr>
          <w:delText xml:space="preserve"> (in years)</w:delText>
        </w:r>
        <w:r w:rsidR="005358D0" w:rsidRPr="00DB3634" w:rsidDel="00D5785B">
          <w:rPr>
            <w:rFonts w:ascii="Times New Roman" w:eastAsiaTheme="minorEastAsia" w:hAnsi="Times New Roman" w:cs="Times New Roman"/>
          </w:rPr>
          <w:delText xml:space="preserve"> of </w:delText>
        </w:r>
      </w:del>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homicide</w:t>
      </w:r>
      <w:r w:rsidR="004A6E85" w:rsidRPr="00DB3634">
        <w:rPr>
          <w:rFonts w:ascii="Times New Roman" w:eastAsiaTheme="minorEastAsia" w:hAnsi="Times New Roman" w:cs="Times New Roman"/>
        </w:rPr>
        <w:t>s</w:t>
      </w:r>
      <w:ins w:id="252" w:author="Hiram Beltran-Sanchez" w:date="2018-01-24T09:52:00Z">
        <w:r w:rsidR="00D5785B">
          <w:rPr>
            <w:rFonts w:ascii="Times New Roman" w:eastAsiaTheme="minorEastAsia" w:hAnsi="Times New Roman" w:cs="Times New Roman"/>
          </w:rPr>
          <w:t>,</w:t>
        </w:r>
      </w:ins>
      <w:r w:rsidR="00C937CC" w:rsidRPr="00DB3634">
        <w:rPr>
          <w:rFonts w:ascii="Times New Roman" w:eastAsiaTheme="minorEastAsia" w:hAnsi="Times New Roman" w:cs="Times New Roman"/>
        </w:rPr>
        <w:t xml:space="preserve"> and road traffic accidents</w:t>
      </w:r>
      <w:del w:id="253" w:author="Hiram Beltran-Sanchez" w:date="2018-01-24T09:52:00Z">
        <w:r w:rsidR="005358D0" w:rsidRPr="00DB3634" w:rsidDel="00D5785B">
          <w:rPr>
            <w:rFonts w:ascii="Times New Roman" w:eastAsiaTheme="minorEastAsia" w:hAnsi="Times New Roman" w:cs="Times New Roman"/>
          </w:rPr>
          <w:delText xml:space="preserve"> to changes in lifespan variation between 1995 and 2005 (blue dots) and between 2005 and 2015 (red triangles)</w:delText>
        </w:r>
        <w:r w:rsidR="0017529C" w:rsidRPr="00DB3634" w:rsidDel="00D5785B">
          <w:rPr>
            <w:rFonts w:ascii="Times New Roman" w:eastAsiaTheme="minorEastAsia" w:hAnsi="Times New Roman" w:cs="Times New Roman"/>
          </w:rPr>
          <w:delText xml:space="preserve"> for males</w:delText>
        </w:r>
        <w:r w:rsidR="005358D0" w:rsidRPr="00DB3634" w:rsidDel="00D5785B">
          <w:rPr>
            <w:rFonts w:ascii="Times New Roman" w:eastAsiaTheme="minorEastAsia" w:hAnsi="Times New Roman" w:cs="Times New Roman"/>
          </w:rPr>
          <w:delText>.</w:delText>
        </w:r>
        <w:r w:rsidR="007039A4" w:rsidRPr="00DB3634" w:rsidDel="00D5785B">
          <w:rPr>
            <w:rFonts w:ascii="Times New Roman" w:eastAsiaTheme="minorEastAsia" w:hAnsi="Times New Roman" w:cs="Times New Roman"/>
          </w:rPr>
          <w:delText xml:space="preserve"> We show these causes of death </w:delText>
        </w:r>
        <w:r w:rsidR="007039A4" w:rsidRPr="00DB3634" w:rsidDel="00D5785B">
          <w:rPr>
            <w:rFonts w:ascii="Times New Roman" w:eastAsiaTheme="minorEastAsia" w:hAnsi="Times New Roman" w:cs="Times New Roman"/>
          </w:rPr>
          <w:lastRenderedPageBreak/>
          <w:delText xml:space="preserve">because </w:delText>
        </w:r>
        <w:r w:rsidR="00143AA0" w:rsidRPr="00DB3634" w:rsidDel="00D5785B">
          <w:rPr>
            <w:rFonts w:ascii="Times New Roman" w:eastAsiaTheme="minorEastAsia" w:hAnsi="Times New Roman" w:cs="Times New Roman"/>
          </w:rPr>
          <w:delText>they</w:delText>
        </w:r>
        <w:r w:rsidR="007039A4" w:rsidRPr="00DB3634" w:rsidDel="00D5785B">
          <w:rPr>
            <w:rFonts w:ascii="Times New Roman" w:eastAsiaTheme="minorEastAsia" w:hAnsi="Times New Roman" w:cs="Times New Roman"/>
          </w:rPr>
          <w:delText xml:space="preserve"> contributed the most to changes in</w:delText>
        </w:r>
        <w:r w:rsidR="00C937CC" w:rsidRPr="00DB3634" w:rsidDel="00D5785B">
          <w:rPr>
            <w:rFonts w:ascii="Times New Roman" w:eastAsiaTheme="minorEastAsia" w:hAnsi="Times New Roman" w:cs="Times New Roman"/>
          </w:rPr>
          <w:delText xml:space="preserve"> life expectancy since 2000 </w:delText>
        </w:r>
        <w:r w:rsidR="00C937CC" w:rsidRPr="00DB3634" w:rsidDel="00D5785B">
          <w:rPr>
            <w:rFonts w:ascii="Times New Roman" w:eastAsiaTheme="minorEastAsia" w:hAnsi="Times New Roman" w:cs="Times New Roman"/>
          </w:rPr>
          <w:fldChar w:fldCharType="begin"/>
        </w:r>
        <w:r w:rsidR="00C937CC" w:rsidRPr="00DB3634" w:rsidDel="00D5785B">
          <w:rPr>
            <w:rFonts w:ascii="Times New Roman" w:eastAsiaTheme="minorEastAsia" w:hAnsi="Times New Roman" w:cs="Times New Roman"/>
          </w:rPr>
          <w:del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delInstrText>
        </w:r>
        <w:r w:rsidR="00C937CC" w:rsidRPr="00DB3634" w:rsidDel="00D5785B">
          <w:rPr>
            <w:rFonts w:ascii="Times New Roman" w:eastAsiaTheme="minorEastAsia" w:hAnsi="Times New Roman" w:cs="Times New Roman"/>
          </w:rPr>
          <w:fldChar w:fldCharType="separate"/>
        </w:r>
        <w:r w:rsidR="00C937CC" w:rsidRPr="00DB3634" w:rsidDel="00D5785B">
          <w:rPr>
            <w:rFonts w:ascii="Times New Roman" w:eastAsiaTheme="minorEastAsia" w:hAnsi="Times New Roman" w:cs="Times New Roman"/>
          </w:rPr>
          <w:delText>[4]</w:delText>
        </w:r>
        <w:r w:rsidR="00C937CC" w:rsidRPr="00DB3634" w:rsidDel="00D5785B">
          <w:rPr>
            <w:rFonts w:ascii="Times New Roman" w:eastAsiaTheme="minorEastAsia" w:hAnsi="Times New Roman" w:cs="Times New Roman"/>
          </w:rPr>
          <w:fldChar w:fldCharType="end"/>
        </w:r>
        <w:r w:rsidR="007039A4" w:rsidRPr="00DB3634" w:rsidDel="00D5785B">
          <w:rPr>
            <w:rFonts w:ascii="Times New Roman" w:eastAsiaTheme="minorEastAsia" w:hAnsi="Times New Roman" w:cs="Times New Roman"/>
          </w:rPr>
          <w:delText>.</w:delText>
        </w:r>
      </w:del>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ins w:id="254" w:author="Hiram Beltran-Sanchez" w:date="2018-01-24T09:53:00Z">
        <w:r w:rsidR="008A20E2">
          <w:rPr>
            <w:rFonts w:ascii="Times New Roman" w:eastAsiaTheme="minorEastAsia" w:hAnsi="Times New Roman" w:cs="Times New Roman"/>
          </w:rPr>
          <w:t xml:space="preserve"> </w:t>
        </w:r>
      </w:ins>
    </w:p>
    <w:p w14:paraId="03FCAE88" w14:textId="6EB87509" w:rsidR="00FC6AAC" w:rsidRDefault="00143AA0" w:rsidP="005358D0">
      <w:pPr>
        <w:spacing w:line="480" w:lineRule="auto"/>
        <w:jc w:val="both"/>
        <w:rPr>
          <w:rFonts w:ascii="Times New Roman" w:eastAsiaTheme="minorEastAsia" w:hAnsi="Times New Roman" w:cs="Times New Roman"/>
        </w:rPr>
      </w:pPr>
      <w:r w:rsidRPr="00DB3634">
        <w:rPr>
          <w:rFonts w:ascii="Times New Roman" w:eastAsiaTheme="minorEastAsia" w:hAnsi="Times New Roman" w:cs="Times New Roman"/>
        </w:rPr>
        <w:tab/>
      </w:r>
      <w:bookmarkStart w:id="255" w:name="_GoBack"/>
      <w:bookmarkEnd w:id="255"/>
      <w:r w:rsidRPr="00DB3634">
        <w:rPr>
          <w:rFonts w:ascii="Times New Roman" w:eastAsiaTheme="minorEastAsia" w:hAnsi="Times New Roman" w:cs="Times New Roman"/>
        </w:rPr>
        <w:t>Every state decreased lifespan variation due to medically amenable causes of death and homicides between 1995 and 2005. The states showing the larger reduction</w:t>
      </w:r>
      <w:r w:rsidR="00911DE4" w:rsidRPr="00DB3634">
        <w:rPr>
          <w:rFonts w:ascii="Times New Roman" w:eastAsiaTheme="minorEastAsia" w:hAnsi="Times New Roman" w:cs="Times New Roman"/>
        </w:rPr>
        <w:t>s</w:t>
      </w:r>
      <w:r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Pr="00DB3634">
        <w:rPr>
          <w:rFonts w:ascii="Times New Roman" w:eastAsiaTheme="minorEastAsia" w:hAnsi="Times New Roman" w:cs="Times New Roman"/>
        </w:rPr>
        <w:t xml:space="preserve"> mostly concentrated in the southern region of Mexico such as Chiapas, Oaxaca, Puebla, Guerrero and Morelos. </w:t>
      </w:r>
      <w:r w:rsidR="00911DE4" w:rsidRPr="00DB3634">
        <w:rPr>
          <w:rFonts w:ascii="Times New Roman" w:eastAsiaTheme="minorEastAsia" w:hAnsi="Times New Roman" w:cs="Times New Roman"/>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in this period mainly affected the states of Guerrero (in the South), Chihuahua and Sinaloa in the North, and Colima in the central region. In these states</w:t>
      </w:r>
      <w:r w:rsidR="00C15EEE" w:rsidRPr="00DB3634">
        <w:rPr>
          <w:rFonts w:ascii="Times New Roman" w:eastAsiaTheme="minorEastAsia" w:hAnsi="Times New Roman" w:cs="Times New Roman"/>
        </w:rPr>
        <w:t xml:space="preserve"> the increases</w:t>
      </w:r>
      <w:r w:rsidR="00911DE4" w:rsidRPr="00DB3634">
        <w:rPr>
          <w:rFonts w:ascii="Times New Roman" w:eastAsiaTheme="minorEastAsia" w:hAnsi="Times New Roman" w:cs="Times New Roman"/>
        </w:rPr>
        <w:t xml:space="preserve"> in lifespan variation </w:t>
      </w:r>
      <w:r w:rsidR="00C15EEE" w:rsidRPr="00DB3634">
        <w:rPr>
          <w:rFonts w:ascii="Times New Roman" w:eastAsiaTheme="minorEastAsia" w:hAnsi="Times New Roman" w:cs="Times New Roman"/>
        </w:rPr>
        <w:t>were</w:t>
      </w:r>
      <w:r w:rsidR="00911DE4" w:rsidRPr="00DB3634">
        <w:rPr>
          <w:rFonts w:ascii="Times New Roman" w:eastAsiaTheme="minorEastAsia" w:hAnsi="Times New Roman" w:cs="Times New Roman"/>
        </w:rPr>
        <w:t xml:space="preserve"> even larger that the improvements (decreases) made from 1995 to 2005. Diabetes</w:t>
      </w:r>
      <w:r w:rsidR="00C937CC" w:rsidRPr="00DB3634">
        <w:rPr>
          <w:rFonts w:ascii="Times New Roman" w:eastAsiaTheme="minorEastAsia" w:hAnsi="Times New Roman" w:cs="Times New Roman"/>
        </w:rPr>
        <w:t xml:space="preserve"> show negligible </w:t>
      </w:r>
      <w:r w:rsidR="00911DE4" w:rsidRPr="00DB3634">
        <w:rPr>
          <w:rFonts w:ascii="Times New Roman" w:eastAsiaTheme="minorEastAsia" w:hAnsi="Times New Roman" w:cs="Times New Roman"/>
        </w:rPr>
        <w:t xml:space="preserve">contributions. </w:t>
      </w:r>
      <w:r w:rsidR="00C15EEE" w:rsidRPr="00DB3634">
        <w:rPr>
          <w:rFonts w:ascii="Times New Roman" w:eastAsiaTheme="minorEastAsia" w:hAnsi="Times New Roman" w:cs="Times New Roman"/>
        </w:rPr>
        <w:t xml:space="preserve">Females experienced </w:t>
      </w:r>
      <w:r w:rsidR="00F10FC9" w:rsidRPr="00DB3634">
        <w:rPr>
          <w:rFonts w:ascii="Times New Roman" w:eastAsiaTheme="minorEastAsia" w:hAnsi="Times New Roman" w:cs="Times New Roman"/>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13A2B22A" w14:textId="525A0159" w:rsidR="004D6A53" w:rsidRPr="00DB3634" w:rsidRDefault="008107BE" w:rsidP="00AD43CB">
      <w:pPr>
        <w:spacing w:line="480" w:lineRule="auto"/>
        <w:jc w:val="both"/>
        <w:rPr>
          <w:rFonts w:ascii="Times New Roman" w:eastAsiaTheme="minorEastAsia" w:hAnsi="Times New Roman" w:cs="Times New Roman"/>
        </w:rPr>
      </w:pPr>
      <w:r w:rsidRPr="00DB3634">
        <w:rPr>
          <w:rFonts w:ascii="Times New Roman" w:eastAsiaTheme="minorEastAsia" w:hAnsi="Times New Roman" w:cs="Times New Roman"/>
        </w:rPr>
        <w:t xml:space="preserve">In this study, we quantified the effect that the increase of violence, through homicides, </w:t>
      </w:r>
      <w:r w:rsidR="00196B2F" w:rsidRPr="00DB3634">
        <w:rPr>
          <w:rFonts w:ascii="Times New Roman" w:eastAsiaTheme="minorEastAsia" w:hAnsi="Times New Roman" w:cs="Times New Roman"/>
        </w:rPr>
        <w:t>has contributed to changes in life expectancy and lifespan variation in Mexico and its 32 states over the last two decades.</w:t>
      </w:r>
      <w:r w:rsidR="004D6A53" w:rsidRPr="00DB3634">
        <w:rPr>
          <w:rFonts w:ascii="Times New Roman" w:eastAsiaTheme="minorEastAsia" w:hAnsi="Times New Roman" w:cs="Times New Roman"/>
        </w:rPr>
        <w:t xml:space="preserve"> Overall, life expectancy has slowed down and lifespans have become more variable in the decade 2005-15 due to</w:t>
      </w:r>
      <w:r w:rsidR="00455FE1" w:rsidRPr="00DB3634">
        <w:rPr>
          <w:rFonts w:ascii="Times New Roman" w:eastAsiaTheme="minorEastAsia" w:hAnsi="Times New Roman" w:cs="Times New Roman"/>
        </w:rPr>
        <w:t xml:space="preserve"> and offsetting effect of increasing premature mortality due to homicides and large progress in medically amenable conditions at very young ages</w:t>
      </w:r>
      <w:r w:rsidR="004D6A53" w:rsidRPr="00DB3634">
        <w:rPr>
          <w:rFonts w:ascii="Times New Roman" w:eastAsiaTheme="minorEastAsia" w:hAnsi="Times New Roman" w:cs="Times New Roman"/>
        </w:rPr>
        <w:t xml:space="preserve">. By analyzing lifespan variation in every state of Mexico we </w:t>
      </w:r>
      <w:r w:rsidR="00455FE1" w:rsidRPr="00DB3634">
        <w:rPr>
          <w:rFonts w:ascii="Times New Roman" w:eastAsiaTheme="minorEastAsia" w:hAnsi="Times New Roman" w:cs="Times New Roman"/>
        </w:rPr>
        <w:t>could</w:t>
      </w:r>
      <w:r w:rsidR="004D6A53" w:rsidRPr="00DB3634">
        <w:rPr>
          <w:rFonts w:ascii="Times New Roman" w:eastAsiaTheme="minorEastAsia" w:hAnsi="Times New Roman" w:cs="Times New Roman"/>
        </w:rPr>
        <w:t xml:space="preserve"> disentangle the increasing inequality within st</w:t>
      </w:r>
      <w:r w:rsidR="00455FE1" w:rsidRPr="00DB3634">
        <w:rPr>
          <w:rFonts w:ascii="Times New Roman" w:eastAsiaTheme="minorEastAsia" w:hAnsi="Times New Roman" w:cs="Times New Roman"/>
        </w:rPr>
        <w:t>ates in terms of lifespans. Specifically, we found that every state in the country experienced lower gains in life expectancy and slower progress in reducing lifespan variation</w:t>
      </w:r>
      <w:r w:rsidR="0091402A" w:rsidRPr="00DB3634">
        <w:rPr>
          <w:rFonts w:ascii="Times New Roman" w:eastAsiaTheme="minorEastAsia" w:hAnsi="Times New Roman" w:cs="Times New Roman"/>
        </w:rPr>
        <w:t xml:space="preserve"> in 2005-15 c</w:t>
      </w:r>
      <w:r w:rsidR="00F77BF5" w:rsidRPr="00DB3634">
        <w:rPr>
          <w:rFonts w:ascii="Times New Roman" w:eastAsiaTheme="minorEastAsia" w:hAnsi="Times New Roman" w:cs="Times New Roman"/>
        </w:rPr>
        <w:t>ompared</w:t>
      </w:r>
      <w:r w:rsidR="0091402A" w:rsidRPr="00DB3634">
        <w:rPr>
          <w:rFonts w:ascii="Times New Roman" w:eastAsiaTheme="minorEastAsia" w:hAnsi="Times New Roman" w:cs="Times New Roman"/>
        </w:rPr>
        <w:t xml:space="preserve"> to the previous decade.</w:t>
      </w:r>
      <w:r w:rsidR="00F77BF5" w:rsidRPr="00DB3634">
        <w:rPr>
          <w:rFonts w:ascii="Times New Roman" w:eastAsiaTheme="minorEastAsia" w:hAnsi="Times New Roman" w:cs="Times New Roman"/>
        </w:rPr>
        <w:t xml:space="preserve"> Although homicide levels are not evenly shared across the country, </w:t>
      </w:r>
      <w:r w:rsidR="009B6B02" w:rsidRPr="00DB3634">
        <w:rPr>
          <w:rFonts w:ascii="Times New Roman" w:eastAsiaTheme="minorEastAsia" w:hAnsi="Times New Roman" w:cs="Times New Roman"/>
        </w:rPr>
        <w:t xml:space="preserve">in 29 states homicides increased lifespan variation. </w:t>
      </w:r>
    </w:p>
    <w:p w14:paraId="4E2FEC68" w14:textId="77777777" w:rsidR="00DB3634" w:rsidRDefault="00DB3634" w:rsidP="00121776">
      <w:pPr>
        <w:spacing w:line="480" w:lineRule="auto"/>
        <w:jc w:val="both"/>
        <w:rPr>
          <w:rFonts w:ascii="Times New Roman" w:eastAsiaTheme="majorEastAsia" w:hAnsi="Times New Roman" w:cs="Times New Roman"/>
          <w:b/>
          <w:iCs/>
          <w:spacing w:val="15"/>
        </w:rPr>
      </w:pP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lastRenderedPageBreak/>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12334CF4" w14:textId="77777777" w:rsidR="00455FE1" w:rsidRPr="00455FE1" w:rsidRDefault="00CC0A4A" w:rsidP="00455FE1">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455FE1" w:rsidRPr="00455FE1">
        <w:t>1.</w:t>
      </w:r>
      <w:r w:rsidR="00455FE1" w:rsidRPr="00455FE1">
        <w:tab/>
        <w:t xml:space="preserve">Briceño-León, R., A. Villaveces, and A. Concha-Eastman, </w:t>
      </w:r>
      <w:r w:rsidR="00455FE1" w:rsidRPr="00455FE1">
        <w:rPr>
          <w:i/>
        </w:rPr>
        <w:t>Understanding the uneven distribution of the incidence of homicide in Latin America.</w:t>
      </w:r>
      <w:r w:rsidR="00455FE1" w:rsidRPr="00455FE1">
        <w:t xml:space="preserve"> International Journal of Epidemiology, 2008. </w:t>
      </w:r>
      <w:r w:rsidR="00455FE1" w:rsidRPr="00455FE1">
        <w:rPr>
          <w:b/>
        </w:rPr>
        <w:t>37</w:t>
      </w:r>
      <w:r w:rsidR="00455FE1" w:rsidRPr="00455FE1">
        <w:t>(4): p. 751-757.</w:t>
      </w:r>
    </w:p>
    <w:p w14:paraId="73AAF4DE" w14:textId="77777777" w:rsidR="00455FE1" w:rsidRPr="00455FE1" w:rsidRDefault="00455FE1" w:rsidP="00455FE1">
      <w:pPr>
        <w:pStyle w:val="EndNoteBibliography"/>
        <w:ind w:left="720" w:hanging="720"/>
      </w:pPr>
      <w:r w:rsidRPr="00455FE1">
        <w:t>2.</w:t>
      </w:r>
      <w:r w:rsidRPr="00455FE1">
        <w:tab/>
        <w:t xml:space="preserve">Drugs, U.N.O.o. and Crime, </w:t>
      </w:r>
      <w:r w:rsidRPr="00455FE1">
        <w:rPr>
          <w:i/>
        </w:rPr>
        <w:t>Global study on homicide 2013: trends, contexts, data</w:t>
      </w:r>
      <w:r w:rsidRPr="00455FE1">
        <w:t>. 2013: UNODC.</w:t>
      </w:r>
    </w:p>
    <w:p w14:paraId="6BEAAAF1" w14:textId="77777777" w:rsidR="00455FE1" w:rsidRPr="00455FE1" w:rsidRDefault="00455FE1" w:rsidP="00455FE1">
      <w:pPr>
        <w:pStyle w:val="EndNoteBibliography"/>
        <w:ind w:left="720" w:hanging="720"/>
      </w:pPr>
      <w:r w:rsidRPr="00455FE1">
        <w:t>3.</w:t>
      </w:r>
      <w:r w:rsidRPr="00455FE1">
        <w:tab/>
        <w:t xml:space="preserve">Gamlin, J., </w:t>
      </w:r>
      <w:r w:rsidRPr="00455FE1">
        <w:rPr>
          <w:i/>
        </w:rPr>
        <w:t>Violence and homicide in Mexico: a global health issue.</w:t>
      </w:r>
      <w:r w:rsidRPr="00455FE1">
        <w:t xml:space="preserve"> The Lancet, 2015. </w:t>
      </w:r>
      <w:r w:rsidRPr="00455FE1">
        <w:rPr>
          <w:b/>
        </w:rPr>
        <w:t>385</w:t>
      </w:r>
      <w:r w:rsidRPr="00455FE1">
        <w:t>(9968): p. 605-606.</w:t>
      </w:r>
    </w:p>
    <w:p w14:paraId="29B5406B" w14:textId="77777777" w:rsidR="00455FE1" w:rsidRPr="00455FE1" w:rsidRDefault="00455FE1" w:rsidP="00455FE1">
      <w:pPr>
        <w:pStyle w:val="EndNoteBibliography"/>
        <w:ind w:left="720" w:hanging="720"/>
      </w:pPr>
      <w:r w:rsidRPr="00455FE1">
        <w:t>4.</w:t>
      </w:r>
      <w:r w:rsidRPr="00455FE1">
        <w:tab/>
        <w:t xml:space="preserve">Canudas-Romo, V., V.M. García-Guerrero, and C.J. Echarri-Cánovas, </w:t>
      </w:r>
      <w:r w:rsidRPr="00455FE1">
        <w:rPr>
          <w:i/>
        </w:rPr>
        <w:t>The stagnation of the Mexican male life expectancy in the first decade of the 21st century: the impact of homicides and diabetes mellitus.</w:t>
      </w:r>
      <w:r w:rsidRPr="00455FE1">
        <w:t xml:space="preserve"> J Epidemiol Community Health, 2015. </w:t>
      </w:r>
      <w:r w:rsidRPr="00455FE1">
        <w:rPr>
          <w:b/>
        </w:rPr>
        <w:t>69</w:t>
      </w:r>
      <w:r w:rsidRPr="00455FE1">
        <w:t>(1): p. 28-34.</w:t>
      </w:r>
    </w:p>
    <w:p w14:paraId="383F5CBB" w14:textId="77777777" w:rsidR="00455FE1" w:rsidRPr="00455FE1" w:rsidRDefault="00455FE1" w:rsidP="00455FE1">
      <w:pPr>
        <w:pStyle w:val="EndNoteBibliography"/>
        <w:ind w:left="720" w:hanging="720"/>
      </w:pPr>
      <w:r w:rsidRPr="00455FE1">
        <w:t>5.</w:t>
      </w:r>
      <w:r w:rsidRPr="00455FE1">
        <w:tab/>
        <w:t xml:space="preserve">Aburto, J.M., et al., </w:t>
      </w:r>
      <w:r w:rsidRPr="00455FE1">
        <w:rPr>
          <w:i/>
        </w:rPr>
        <w:t>Homicides in Mexico reversed life expectancy gains for men and slowed them for women, 2000–10.</w:t>
      </w:r>
      <w:r w:rsidRPr="00455FE1">
        <w:t xml:space="preserve"> Health Affairs, 2016. </w:t>
      </w:r>
      <w:r w:rsidRPr="00455FE1">
        <w:rPr>
          <w:b/>
        </w:rPr>
        <w:t>35</w:t>
      </w:r>
      <w:r w:rsidRPr="00455FE1">
        <w:t>(1): p. 88-95.</w:t>
      </w:r>
    </w:p>
    <w:p w14:paraId="7AFA6931" w14:textId="77777777" w:rsidR="00455FE1" w:rsidRPr="00455FE1" w:rsidRDefault="00455FE1" w:rsidP="00455FE1">
      <w:pPr>
        <w:pStyle w:val="EndNoteBibliography"/>
        <w:ind w:left="720" w:hanging="720"/>
      </w:pPr>
      <w:r w:rsidRPr="00455FE1">
        <w:t>6.</w:t>
      </w:r>
      <w:r w:rsidRPr="00455FE1">
        <w:tab/>
        <w:t xml:space="preserve">Gómez-Dantés, H., et al., </w:t>
      </w:r>
      <w:r w:rsidRPr="00455FE1">
        <w:rPr>
          <w:i/>
        </w:rPr>
        <w:t>Dissonant health transition in the states of Mexico, 1990–2013: a systematic analysis for the Global Burden of Disease Study 2013.</w:t>
      </w:r>
      <w:r w:rsidRPr="00455FE1">
        <w:t xml:space="preserve"> The Lancet, 2016. </w:t>
      </w:r>
      <w:r w:rsidRPr="00455FE1">
        <w:rPr>
          <w:b/>
        </w:rPr>
        <w:t>388</w:t>
      </w:r>
      <w:r w:rsidRPr="00455FE1">
        <w:t>(10058): p. 2386-2402.</w:t>
      </w:r>
    </w:p>
    <w:p w14:paraId="3AD64A38" w14:textId="77777777" w:rsidR="00455FE1" w:rsidRPr="00455FE1" w:rsidRDefault="00455FE1" w:rsidP="00455FE1">
      <w:pPr>
        <w:pStyle w:val="EndNoteBibliography"/>
        <w:ind w:left="720" w:hanging="720"/>
      </w:pPr>
      <w:r w:rsidRPr="00455FE1">
        <w:t>7.</w:t>
      </w:r>
      <w:r w:rsidRPr="00455FE1">
        <w:tab/>
        <w:t xml:space="preserve">Edwards, R.D. and S. Tuljapurkar, </w:t>
      </w:r>
      <w:r w:rsidRPr="00455FE1">
        <w:rPr>
          <w:i/>
        </w:rPr>
        <w:t>Inequality in life spans and a new perspective on mortality convergence across industrialized countries.</w:t>
      </w:r>
      <w:r w:rsidRPr="00455FE1">
        <w:t xml:space="preserve"> Population and Development Review, 2005. </w:t>
      </w:r>
      <w:r w:rsidRPr="00455FE1">
        <w:rPr>
          <w:b/>
        </w:rPr>
        <w:t>31</w:t>
      </w:r>
      <w:r w:rsidRPr="00455FE1">
        <w:t>(4): p. 645-674.</w:t>
      </w:r>
    </w:p>
    <w:p w14:paraId="38927235" w14:textId="77777777" w:rsidR="00455FE1" w:rsidRPr="00455FE1" w:rsidRDefault="00455FE1" w:rsidP="00455FE1">
      <w:pPr>
        <w:pStyle w:val="EndNoteBibliography"/>
        <w:ind w:left="720" w:hanging="720"/>
      </w:pPr>
      <w:r w:rsidRPr="00455FE1">
        <w:t>8.</w:t>
      </w:r>
      <w:r w:rsidRPr="00455FE1">
        <w:tab/>
        <w:t xml:space="preserve">Wilmoth, J.R. and S. Horiuchi, </w:t>
      </w:r>
      <w:r w:rsidRPr="00455FE1">
        <w:rPr>
          <w:i/>
        </w:rPr>
        <w:t>Rectangularization revisited: Variability of age at death within human populations*.</w:t>
      </w:r>
      <w:r w:rsidRPr="00455FE1">
        <w:t xml:space="preserve"> Demography, 1999. </w:t>
      </w:r>
      <w:r w:rsidRPr="00455FE1">
        <w:rPr>
          <w:b/>
        </w:rPr>
        <w:t>36</w:t>
      </w:r>
      <w:r w:rsidRPr="00455FE1">
        <w:t>(4): p. 475-495.</w:t>
      </w:r>
    </w:p>
    <w:p w14:paraId="1B650ADB" w14:textId="77777777" w:rsidR="00455FE1" w:rsidRPr="00455FE1" w:rsidRDefault="00455FE1" w:rsidP="00455FE1">
      <w:pPr>
        <w:pStyle w:val="EndNoteBibliography"/>
        <w:ind w:left="720" w:hanging="720"/>
      </w:pPr>
      <w:r w:rsidRPr="00455FE1">
        <w:t>9.</w:t>
      </w:r>
      <w:r w:rsidRPr="00455FE1">
        <w:tab/>
        <w:t xml:space="preserve">Tuljapurkar, S., </w:t>
      </w:r>
      <w:r w:rsidRPr="00455FE1">
        <w:rPr>
          <w:i/>
        </w:rPr>
        <w:t>The final inequality: variance in age at death</w:t>
      </w:r>
      <w:r w:rsidRPr="00455FE1">
        <w:t xml:space="preserve">, in </w:t>
      </w:r>
      <w:r w:rsidRPr="00455FE1">
        <w:rPr>
          <w:i/>
        </w:rPr>
        <w:t>Demography and the Economy</w:t>
      </w:r>
      <w:r w:rsidRPr="00455FE1">
        <w:t>. 2010, University of Chicago Press. p. 209-221.</w:t>
      </w:r>
    </w:p>
    <w:p w14:paraId="5092ED55" w14:textId="77777777" w:rsidR="00455FE1" w:rsidRPr="00455FE1" w:rsidRDefault="00455FE1" w:rsidP="00455FE1">
      <w:pPr>
        <w:pStyle w:val="EndNoteBibliography"/>
        <w:ind w:left="720" w:hanging="720"/>
      </w:pPr>
      <w:r w:rsidRPr="00455FE1">
        <w:t>10.</w:t>
      </w:r>
      <w:r w:rsidRPr="00455FE1">
        <w:tab/>
        <w:t xml:space="preserve">Marmot, M., </w:t>
      </w:r>
      <w:r w:rsidRPr="00455FE1">
        <w:rPr>
          <w:i/>
        </w:rPr>
        <w:t>Inequalities in health.</w:t>
      </w:r>
      <w:r w:rsidRPr="00455FE1">
        <w:t xml:space="preserve"> New England Journal of Medicine, 2001. </w:t>
      </w:r>
      <w:r w:rsidRPr="00455FE1">
        <w:rPr>
          <w:b/>
        </w:rPr>
        <w:t>345</w:t>
      </w:r>
      <w:r w:rsidRPr="00455FE1">
        <w:t>(2): p. 134-135.</w:t>
      </w:r>
    </w:p>
    <w:p w14:paraId="1BCEF5EA" w14:textId="77777777" w:rsidR="00455FE1" w:rsidRPr="00455FE1" w:rsidRDefault="00455FE1" w:rsidP="00455FE1">
      <w:pPr>
        <w:pStyle w:val="EndNoteBibliography"/>
        <w:ind w:left="720" w:hanging="720"/>
      </w:pPr>
      <w:r w:rsidRPr="00455FE1">
        <w:t>11.</w:t>
      </w:r>
      <w:r w:rsidRPr="00455FE1">
        <w:tab/>
        <w:t xml:space="preserve">van Raalte, A.A., et al., </w:t>
      </w:r>
      <w:r w:rsidRPr="00455FE1">
        <w:rPr>
          <w:i/>
        </w:rPr>
        <w:t>More variation in lifespan in lower educated groups: evidence from 10 European countries.</w:t>
      </w:r>
      <w:r w:rsidRPr="00455FE1">
        <w:t xml:space="preserve"> International Journal of Epidemiology, 2011: p. dyr146.</w:t>
      </w:r>
    </w:p>
    <w:p w14:paraId="7DDCD89F" w14:textId="77777777" w:rsidR="00455FE1" w:rsidRPr="00455FE1" w:rsidRDefault="00455FE1" w:rsidP="00455FE1">
      <w:pPr>
        <w:pStyle w:val="EndNoteBibliography"/>
        <w:ind w:left="720" w:hanging="720"/>
      </w:pPr>
      <w:r w:rsidRPr="00455FE1">
        <w:t>12.</w:t>
      </w:r>
      <w:r w:rsidRPr="00455FE1">
        <w:tab/>
        <w:t xml:space="preserve">Engelman, M., V. Canudas-Romo, and E.M. Agree, </w:t>
      </w:r>
      <w:r w:rsidRPr="00455FE1">
        <w:rPr>
          <w:i/>
        </w:rPr>
        <w:t>The implications of increased survivorship for mortality variation in aging populations.</w:t>
      </w:r>
      <w:r w:rsidRPr="00455FE1">
        <w:t xml:space="preserve"> Population and Development Review, 2010. </w:t>
      </w:r>
      <w:r w:rsidRPr="00455FE1">
        <w:rPr>
          <w:b/>
        </w:rPr>
        <w:t>36</w:t>
      </w:r>
      <w:r w:rsidRPr="00455FE1">
        <w:t>(3): p. 511-539.</w:t>
      </w:r>
    </w:p>
    <w:p w14:paraId="7849D31C" w14:textId="77777777" w:rsidR="00455FE1" w:rsidRPr="00455FE1" w:rsidRDefault="00455FE1" w:rsidP="00455FE1">
      <w:pPr>
        <w:pStyle w:val="EndNoteBibliography"/>
        <w:ind w:left="720" w:hanging="720"/>
      </w:pPr>
      <w:r w:rsidRPr="00455FE1">
        <w:t>13.</w:t>
      </w:r>
      <w:r w:rsidRPr="00455FE1">
        <w:tab/>
        <w:t xml:space="preserve">Vaupel, J.W., Z. Zhang, and A.A. van Raalte, </w:t>
      </w:r>
      <w:r w:rsidRPr="00455FE1">
        <w:rPr>
          <w:i/>
        </w:rPr>
        <w:t>Life expectancy and disparity: an international comparison of life table data.</w:t>
      </w:r>
      <w:r w:rsidRPr="00455FE1">
        <w:t xml:space="preserve"> BMJ open, 2011. </w:t>
      </w:r>
      <w:r w:rsidRPr="00455FE1">
        <w:rPr>
          <w:b/>
        </w:rPr>
        <w:t>1</w:t>
      </w:r>
      <w:r w:rsidRPr="00455FE1">
        <w:t>(1): p. e000128.</w:t>
      </w:r>
    </w:p>
    <w:p w14:paraId="5386B80B" w14:textId="77777777" w:rsidR="00455FE1" w:rsidRPr="00455FE1" w:rsidRDefault="00455FE1" w:rsidP="00455FE1">
      <w:pPr>
        <w:pStyle w:val="EndNoteBibliography"/>
        <w:ind w:left="720" w:hanging="720"/>
      </w:pPr>
      <w:r w:rsidRPr="00455FE1">
        <w:t>14.</w:t>
      </w:r>
      <w:r w:rsidRPr="00455FE1">
        <w:tab/>
        <w:t xml:space="preserve">Colchero, F., et al., </w:t>
      </w:r>
      <w:r w:rsidRPr="00455FE1">
        <w:rPr>
          <w:i/>
        </w:rPr>
        <w:t>The emergence of longevous populations.</w:t>
      </w:r>
      <w:r w:rsidRPr="00455FE1">
        <w:t xml:space="preserve"> Proceedings of the National Academy of Sciences, 2016. </w:t>
      </w:r>
      <w:r w:rsidRPr="00455FE1">
        <w:rPr>
          <w:b/>
        </w:rPr>
        <w:t>N.A</w:t>
      </w:r>
      <w:r w:rsidRPr="00455FE1">
        <w:t>(N.A): p. N.A.</w:t>
      </w:r>
    </w:p>
    <w:p w14:paraId="699036E9" w14:textId="77777777" w:rsidR="00455FE1" w:rsidRPr="00455FE1" w:rsidRDefault="00455FE1" w:rsidP="00455FE1">
      <w:pPr>
        <w:pStyle w:val="EndNoteBibliography"/>
        <w:ind w:left="720" w:hanging="720"/>
      </w:pPr>
      <w:r w:rsidRPr="00455FE1">
        <w:t>15.</w:t>
      </w:r>
      <w:r w:rsidRPr="00455FE1">
        <w:tab/>
        <w:t xml:space="preserve">Sasson, I., </w:t>
      </w:r>
      <w:r w:rsidRPr="00455FE1">
        <w:rPr>
          <w:i/>
        </w:rPr>
        <w:t>Trends in life expectancy and lifespan variation by educational attainment: United States, 1990–2010.</w:t>
      </w:r>
      <w:r w:rsidRPr="00455FE1">
        <w:t xml:space="preserve"> Demography, 2016. </w:t>
      </w:r>
      <w:r w:rsidRPr="00455FE1">
        <w:rPr>
          <w:b/>
        </w:rPr>
        <w:t>53</w:t>
      </w:r>
      <w:r w:rsidRPr="00455FE1">
        <w:t>(2): p. 269-293.</w:t>
      </w:r>
    </w:p>
    <w:p w14:paraId="55A2E9CF" w14:textId="77777777" w:rsidR="00455FE1" w:rsidRPr="00455FE1" w:rsidRDefault="00455FE1" w:rsidP="00455FE1">
      <w:pPr>
        <w:pStyle w:val="EndNoteBibliography"/>
        <w:ind w:left="720" w:hanging="720"/>
      </w:pPr>
      <w:r w:rsidRPr="00455FE1">
        <w:t>16.</w:t>
      </w:r>
      <w:r w:rsidRPr="00455FE1">
        <w:tab/>
        <w:t xml:space="preserve">van Raalte, A.A., P. Martikainen, and M. Myrskylä, </w:t>
      </w:r>
      <w:r w:rsidRPr="00455FE1">
        <w:rPr>
          <w:i/>
        </w:rPr>
        <w:t>Lifespan variation by occupational class: compression or stagnation over time?</w:t>
      </w:r>
      <w:r w:rsidRPr="00455FE1">
        <w:t xml:space="preserve"> Demography, 2014. </w:t>
      </w:r>
      <w:r w:rsidRPr="00455FE1">
        <w:rPr>
          <w:b/>
        </w:rPr>
        <w:t>51</w:t>
      </w:r>
      <w:r w:rsidRPr="00455FE1">
        <w:t>(1): p. 73-95.</w:t>
      </w:r>
    </w:p>
    <w:p w14:paraId="691A9980" w14:textId="77777777" w:rsidR="00455FE1" w:rsidRPr="00455FE1" w:rsidRDefault="00455FE1" w:rsidP="00455FE1">
      <w:pPr>
        <w:pStyle w:val="EndNoteBibliography"/>
        <w:ind w:left="720" w:hanging="720"/>
      </w:pPr>
      <w:r w:rsidRPr="00455FE1">
        <w:t>17.</w:t>
      </w:r>
      <w:r w:rsidRPr="00455FE1">
        <w:tab/>
        <w:t xml:space="preserve">Flores, M. and A. Villarreal, </w:t>
      </w:r>
      <w:r w:rsidRPr="00455FE1">
        <w:rPr>
          <w:i/>
        </w:rPr>
        <w:t>Exploring the spatial diffusion of homicides in Mexican municipalities through exploratory spatial data analysis.</w:t>
      </w:r>
      <w:r w:rsidRPr="00455FE1">
        <w:t xml:space="preserve"> Cityscape, 2015. </w:t>
      </w:r>
      <w:r w:rsidRPr="00455FE1">
        <w:rPr>
          <w:b/>
        </w:rPr>
        <w:t>17</w:t>
      </w:r>
      <w:r w:rsidRPr="00455FE1">
        <w:t>(1): p. 35.</w:t>
      </w:r>
    </w:p>
    <w:p w14:paraId="07819BBF" w14:textId="77777777" w:rsidR="00455FE1" w:rsidRPr="00455FE1" w:rsidRDefault="00455FE1" w:rsidP="00455FE1">
      <w:pPr>
        <w:pStyle w:val="EndNoteBibliography"/>
        <w:ind w:left="720" w:hanging="720"/>
      </w:pPr>
      <w:r w:rsidRPr="00455FE1">
        <w:t>18.</w:t>
      </w:r>
      <w:r w:rsidRPr="00455FE1">
        <w:tab/>
        <w:t xml:space="preserve">Espinal-Enríquez, J. and H. Larralde, </w:t>
      </w:r>
      <w:r w:rsidRPr="00455FE1">
        <w:rPr>
          <w:i/>
        </w:rPr>
        <w:t>Analysis of México’s Narco-War Network (2007–2011).</w:t>
      </w:r>
      <w:r w:rsidRPr="00455FE1">
        <w:t xml:space="preserve"> PloS one, 2015. </w:t>
      </w:r>
      <w:r w:rsidRPr="00455FE1">
        <w:rPr>
          <w:b/>
        </w:rPr>
        <w:t>10</w:t>
      </w:r>
      <w:r w:rsidRPr="00455FE1">
        <w:t>(5): p. e0126503.</w:t>
      </w:r>
    </w:p>
    <w:p w14:paraId="10A94A15" w14:textId="77777777" w:rsidR="00455FE1" w:rsidRPr="00455FE1" w:rsidRDefault="00455FE1" w:rsidP="00455FE1">
      <w:pPr>
        <w:pStyle w:val="EndNoteBibliography"/>
        <w:ind w:left="720" w:hanging="720"/>
      </w:pPr>
      <w:r w:rsidRPr="00455FE1">
        <w:t>19.</w:t>
      </w:r>
      <w:r w:rsidRPr="00455FE1">
        <w:tab/>
        <w:t xml:space="preserve">González-Pier, E., et al., </w:t>
      </w:r>
      <w:r w:rsidRPr="00455FE1">
        <w:rPr>
          <w:i/>
        </w:rPr>
        <w:t>Mexico's path towards the Sustainable Development Goal for health: an assessment of the feasibility of reducing premature mortality by 40% by 2030.</w:t>
      </w:r>
      <w:r w:rsidRPr="00455FE1">
        <w:t xml:space="preserve"> The Lancet Global Health, 2016. </w:t>
      </w:r>
      <w:r w:rsidRPr="00455FE1">
        <w:rPr>
          <w:b/>
        </w:rPr>
        <w:t>4</w:t>
      </w:r>
      <w:r w:rsidRPr="00455FE1">
        <w:t>(10): p. e714-e725.</w:t>
      </w:r>
    </w:p>
    <w:p w14:paraId="26808378" w14:textId="77777777" w:rsidR="00455FE1" w:rsidRPr="00455FE1" w:rsidRDefault="00455FE1" w:rsidP="00455FE1">
      <w:pPr>
        <w:pStyle w:val="EndNoteBibliography"/>
        <w:ind w:left="720" w:hanging="720"/>
      </w:pPr>
      <w:r w:rsidRPr="00455FE1">
        <w:lastRenderedPageBreak/>
        <w:t>20.</w:t>
      </w:r>
      <w:r w:rsidRPr="00455FE1">
        <w:tab/>
        <w:t xml:space="preserve">Sepúlveda, J., et al., </w:t>
      </w:r>
      <w:r w:rsidRPr="00455FE1">
        <w:rPr>
          <w:i/>
        </w:rPr>
        <w:t>Improvement of child survival in Mexico: the diagonal approach.</w:t>
      </w:r>
      <w:r w:rsidRPr="00455FE1">
        <w:t xml:space="preserve"> The Lancet, 2006. </w:t>
      </w:r>
      <w:r w:rsidRPr="00455FE1">
        <w:rPr>
          <w:b/>
        </w:rPr>
        <w:t>368</w:t>
      </w:r>
      <w:r w:rsidRPr="00455FE1">
        <w:t>(9551): p. 2017-2027.</w:t>
      </w:r>
    </w:p>
    <w:p w14:paraId="5F818788" w14:textId="77777777" w:rsidR="00455FE1" w:rsidRPr="00455FE1" w:rsidRDefault="00455FE1" w:rsidP="00455FE1">
      <w:pPr>
        <w:pStyle w:val="EndNoteBibliography"/>
        <w:ind w:left="720" w:hanging="720"/>
      </w:pPr>
      <w:r w:rsidRPr="00455FE1">
        <w:t>21.</w:t>
      </w:r>
      <w:r w:rsidRPr="00455FE1">
        <w:tab/>
        <w:t xml:space="preserve">Vaupel, J.W. and V. Canudas-Romo, </w:t>
      </w:r>
      <w:r w:rsidRPr="00455FE1">
        <w:rPr>
          <w:i/>
        </w:rPr>
        <w:t>Decomposing change in life expectancy: A bouquet of formulas in honor of Nathan Keyfitz’s 90th birthday.</w:t>
      </w:r>
      <w:r w:rsidRPr="00455FE1">
        <w:t xml:space="preserve"> Demography, 2003. </w:t>
      </w:r>
      <w:r w:rsidRPr="00455FE1">
        <w:rPr>
          <w:b/>
        </w:rPr>
        <w:t>40</w:t>
      </w:r>
      <w:r w:rsidRPr="00455FE1">
        <w:t>(2): p. 201-216.</w:t>
      </w:r>
    </w:p>
    <w:p w14:paraId="52946129" w14:textId="77777777" w:rsidR="00455FE1" w:rsidRPr="00455FE1" w:rsidRDefault="00455FE1" w:rsidP="00455FE1">
      <w:pPr>
        <w:pStyle w:val="EndNoteBibliography"/>
        <w:ind w:left="720" w:hanging="720"/>
      </w:pPr>
      <w:r w:rsidRPr="00455FE1">
        <w:t>22.</w:t>
      </w:r>
      <w:r w:rsidRPr="00455FE1">
        <w:tab/>
        <w:t xml:space="preserve">Shkolnikov, V.M., et al., </w:t>
      </w:r>
      <w:r w:rsidRPr="00455FE1">
        <w:rPr>
          <w:i/>
        </w:rPr>
        <w:t>Losses of expected lifetime in the United States and other developed countries: methods and empirical analyses.</w:t>
      </w:r>
      <w:r w:rsidRPr="00455FE1">
        <w:t xml:space="preserve"> Demography, 2011. </w:t>
      </w:r>
      <w:r w:rsidRPr="00455FE1">
        <w:rPr>
          <w:b/>
        </w:rPr>
        <w:t>48</w:t>
      </w:r>
      <w:r w:rsidRPr="00455FE1">
        <w:t>(1): p. 211-239.</w:t>
      </w:r>
    </w:p>
    <w:p w14:paraId="690A6381" w14:textId="4ABE6BC7" w:rsidR="00455FE1" w:rsidRPr="00455FE1" w:rsidRDefault="00455FE1" w:rsidP="00455FE1">
      <w:pPr>
        <w:pStyle w:val="EndNoteBibliography"/>
        <w:ind w:left="720" w:hanging="720"/>
      </w:pPr>
      <w:r w:rsidRPr="00455FE1">
        <w:t>23.</w:t>
      </w:r>
      <w:r w:rsidRPr="00455FE1">
        <w:tab/>
        <w:t xml:space="preserve">INEGI. </w:t>
      </w:r>
      <w:r w:rsidRPr="00455FE1">
        <w:rPr>
          <w:i/>
        </w:rPr>
        <w:t>National Institute of Statistics: Micro-data files on mortality data 1995-2015</w:t>
      </w:r>
      <w:r w:rsidRPr="00455FE1">
        <w:t xml:space="preserve">. 2017  [cited 2017 21/4/2017]; Available from: </w:t>
      </w:r>
      <w:hyperlink r:id="rId12" w:history="1">
        <w:r w:rsidRPr="00455FE1">
          <w:rPr>
            <w:rStyle w:val="Hyperlink"/>
          </w:rPr>
          <w:t>http://www.beta.inegi.org.mx/proyectos/registros/vitales/mortalidad/default.html</w:t>
        </w:r>
      </w:hyperlink>
      <w:r w:rsidRPr="00455FE1">
        <w:t>.</w:t>
      </w:r>
    </w:p>
    <w:p w14:paraId="1D63DA40" w14:textId="57B198FF" w:rsidR="00455FE1" w:rsidRPr="00455FE1" w:rsidRDefault="00455FE1" w:rsidP="00455FE1">
      <w:pPr>
        <w:pStyle w:val="EndNoteBibliography"/>
        <w:ind w:left="720" w:hanging="720"/>
      </w:pPr>
      <w:r w:rsidRPr="00455FE1">
        <w:t>24.</w:t>
      </w:r>
      <w:r w:rsidRPr="00455FE1">
        <w:tab/>
        <w:t xml:space="preserve">CONAPO. </w:t>
      </w:r>
      <w:r w:rsidRPr="00455FE1">
        <w:rPr>
          <w:i/>
        </w:rPr>
        <w:t>Mexican Population Council: Population estimates.</w:t>
      </w:r>
      <w:r w:rsidRPr="00455FE1">
        <w:t xml:space="preserve"> 2017  [cited 2017 21/4/2017]; Available from: </w:t>
      </w:r>
      <w:hyperlink r:id="rId13" w:history="1">
        <w:r w:rsidRPr="00455FE1">
          <w:rPr>
            <w:rStyle w:val="Hyperlink"/>
          </w:rPr>
          <w:t>https://datos.gob.mx/busca/dataset/activity/proyecciones-de-la-poblacion-de-mexico</w:t>
        </w:r>
      </w:hyperlink>
      <w:r w:rsidRPr="00455FE1">
        <w:t>.</w:t>
      </w:r>
    </w:p>
    <w:p w14:paraId="3292DD5F" w14:textId="77777777" w:rsidR="00455FE1" w:rsidRPr="00455FE1" w:rsidRDefault="00455FE1" w:rsidP="00455FE1">
      <w:pPr>
        <w:pStyle w:val="EndNoteBibliography"/>
        <w:ind w:left="720" w:hanging="720"/>
      </w:pPr>
      <w:r w:rsidRPr="00A33271">
        <w:rPr>
          <w:lang w:val="es-MX"/>
        </w:rPr>
        <w:t>25.</w:t>
      </w:r>
      <w:r w:rsidRPr="00A33271">
        <w:rPr>
          <w:lang w:val="es-MX"/>
        </w:rPr>
        <w:tab/>
        <w:t xml:space="preserve">Franco-Marina, F., et al., </w:t>
      </w:r>
      <w:r w:rsidRPr="00A33271">
        <w:rPr>
          <w:i/>
          <w:lang w:val="es-MX"/>
        </w:rPr>
        <w:t>La mortalidad en México, 2000-2004. Muertes Evitables: magnitud, distribución y tendencias.</w:t>
      </w:r>
      <w:r w:rsidRPr="00A33271">
        <w:rPr>
          <w:lang w:val="es-MX"/>
        </w:rPr>
        <w:t xml:space="preserve"> Dirección General de Información en Salud, Secretaría de Salud. </w:t>
      </w:r>
      <w:r w:rsidRPr="00455FE1">
        <w:t>México, 2006: p. 2.</w:t>
      </w:r>
    </w:p>
    <w:p w14:paraId="08C0212F" w14:textId="77777777" w:rsidR="00455FE1" w:rsidRPr="00455FE1" w:rsidRDefault="00455FE1" w:rsidP="00455FE1">
      <w:pPr>
        <w:pStyle w:val="EndNoteBibliography"/>
        <w:ind w:left="720" w:hanging="720"/>
      </w:pPr>
      <w:r w:rsidRPr="00455FE1">
        <w:t>26.</w:t>
      </w:r>
      <w:r w:rsidRPr="00455FE1">
        <w:tab/>
        <w:t xml:space="preserve">Nolte, E. and C.M. McKee, </w:t>
      </w:r>
      <w:r w:rsidRPr="00455FE1">
        <w:rPr>
          <w:i/>
        </w:rPr>
        <w:t>Measuring the health of nations: updating an earlier analysis.</w:t>
      </w:r>
      <w:r w:rsidRPr="00455FE1">
        <w:t xml:space="preserve"> Health affairs, 2008. </w:t>
      </w:r>
      <w:r w:rsidRPr="00455FE1">
        <w:rPr>
          <w:b/>
        </w:rPr>
        <w:t>27</w:t>
      </w:r>
      <w:r w:rsidRPr="00455FE1">
        <w:t>(1): p. 58-71.</w:t>
      </w:r>
    </w:p>
    <w:p w14:paraId="36C155FF" w14:textId="77777777" w:rsidR="00455FE1" w:rsidRPr="00455FE1" w:rsidRDefault="00455FE1" w:rsidP="00455FE1">
      <w:pPr>
        <w:pStyle w:val="EndNoteBibliography"/>
        <w:ind w:left="720" w:hanging="720"/>
      </w:pPr>
      <w:r w:rsidRPr="00455FE1">
        <w:t>27.</w:t>
      </w:r>
      <w:r w:rsidRPr="00455FE1">
        <w:tab/>
        <w:t xml:space="preserve">Nolte, E. and M. McKee, </w:t>
      </w:r>
      <w:r w:rsidRPr="00455FE1">
        <w:rPr>
          <w:i/>
        </w:rPr>
        <w:t>Measuring the health of nations: analysis of mortality amenable to health care.</w:t>
      </w:r>
      <w:r w:rsidRPr="00455FE1">
        <w:t xml:space="preserve"> Bmj, 2003. </w:t>
      </w:r>
      <w:r w:rsidRPr="00455FE1">
        <w:rPr>
          <w:b/>
        </w:rPr>
        <w:t>327</w:t>
      </w:r>
      <w:r w:rsidRPr="00455FE1">
        <w:t>(7424): p. 1129.</w:t>
      </w:r>
    </w:p>
    <w:p w14:paraId="7F258DC1" w14:textId="77777777" w:rsidR="00455FE1" w:rsidRPr="00455FE1" w:rsidRDefault="00455FE1" w:rsidP="00455FE1">
      <w:pPr>
        <w:pStyle w:val="EndNoteBibliography"/>
        <w:ind w:left="720" w:hanging="720"/>
      </w:pPr>
      <w:r w:rsidRPr="00455FE1">
        <w:t>28.</w:t>
      </w:r>
      <w:r w:rsidRPr="00455FE1">
        <w:tab/>
        <w:t xml:space="preserve">Frías, S.M. and D. Finkelhor, </w:t>
      </w:r>
      <w:r w:rsidRPr="00455FE1">
        <w:rPr>
          <w:i/>
        </w:rPr>
        <w:t>Homicide of children and adolescents in Mexico (1990–2013).</w:t>
      </w:r>
      <w:r w:rsidRPr="00455FE1">
        <w:t xml:space="preserve"> International Journal of Comparative and Applied Criminal Justice, 2017: p. 1-17.</w:t>
      </w:r>
    </w:p>
    <w:p w14:paraId="1530F7A4" w14:textId="77777777" w:rsidR="00455FE1" w:rsidRPr="00455FE1" w:rsidRDefault="00455FE1" w:rsidP="00455FE1">
      <w:pPr>
        <w:pStyle w:val="EndNoteBibliography"/>
        <w:ind w:left="720" w:hanging="720"/>
      </w:pPr>
      <w:r w:rsidRPr="00455FE1">
        <w:t>29.</w:t>
      </w:r>
      <w:r w:rsidRPr="00455FE1">
        <w:tab/>
        <w:t xml:space="preserve">van Raalte, A.A. and H. Caswell, </w:t>
      </w:r>
      <w:r w:rsidRPr="00455FE1">
        <w:rPr>
          <w:i/>
        </w:rPr>
        <w:t>Perturbation analysis of indices of lifespan variability.</w:t>
      </w:r>
      <w:r w:rsidRPr="00455FE1">
        <w:t xml:space="preserve"> Demography, 2013. </w:t>
      </w:r>
      <w:r w:rsidRPr="00455FE1">
        <w:rPr>
          <w:b/>
        </w:rPr>
        <w:t>50</w:t>
      </w:r>
      <w:r w:rsidRPr="00455FE1">
        <w:t>(5): p. 1615-1640.</w:t>
      </w:r>
    </w:p>
    <w:p w14:paraId="16717C69" w14:textId="77777777" w:rsidR="00455FE1" w:rsidRPr="00455FE1" w:rsidRDefault="00455FE1" w:rsidP="00455FE1">
      <w:pPr>
        <w:pStyle w:val="EndNoteBibliography"/>
        <w:ind w:left="720" w:hanging="720"/>
      </w:pPr>
      <w:r w:rsidRPr="00455FE1">
        <w:t>30.</w:t>
      </w:r>
      <w:r w:rsidRPr="00455FE1">
        <w:tab/>
        <w:t xml:space="preserve">Zhang, Z. and J.W. Vaupel, </w:t>
      </w:r>
      <w:r w:rsidRPr="00455FE1">
        <w:rPr>
          <w:i/>
        </w:rPr>
        <w:t>The age separating early deaths from late deaths.</w:t>
      </w:r>
      <w:r w:rsidRPr="00455FE1">
        <w:t xml:space="preserve"> Demographic Research, 2009. </w:t>
      </w:r>
      <w:r w:rsidRPr="00455FE1">
        <w:rPr>
          <w:b/>
        </w:rPr>
        <w:t>20</w:t>
      </w:r>
      <w:r w:rsidRPr="00455FE1">
        <w:t>(29): p. 721-730.</w:t>
      </w:r>
    </w:p>
    <w:p w14:paraId="0BD91942" w14:textId="77777777" w:rsidR="00455FE1" w:rsidRPr="00455FE1" w:rsidRDefault="00455FE1" w:rsidP="00455FE1">
      <w:pPr>
        <w:pStyle w:val="EndNoteBibliography"/>
        <w:ind w:left="720" w:hanging="720"/>
      </w:pPr>
      <w:r w:rsidRPr="00455FE1">
        <w:t>31.</w:t>
      </w:r>
      <w:r w:rsidRPr="00455FE1">
        <w:tab/>
        <w:t xml:space="preserve">Camarda, C.G., </w:t>
      </w:r>
      <w:r w:rsidRPr="00455FE1">
        <w:rPr>
          <w:i/>
        </w:rPr>
        <w:t>MortalitySmooth: An R Package for Smoothing Poisson Counts with P-Splines.</w:t>
      </w:r>
      <w:r w:rsidRPr="00455FE1">
        <w:t xml:space="preserve"> Journal of Statistical Software, 2012. </w:t>
      </w:r>
      <w:r w:rsidRPr="00455FE1">
        <w:rPr>
          <w:b/>
        </w:rPr>
        <w:t>50</w:t>
      </w:r>
      <w:r w:rsidRPr="00455FE1">
        <w:t>: p. 1-24.</w:t>
      </w:r>
    </w:p>
    <w:p w14:paraId="08FFCBCF" w14:textId="77777777" w:rsidR="00455FE1" w:rsidRPr="00455FE1" w:rsidRDefault="00455FE1" w:rsidP="00455FE1">
      <w:pPr>
        <w:pStyle w:val="EndNoteBibliography"/>
        <w:ind w:left="720" w:hanging="720"/>
      </w:pPr>
      <w:r w:rsidRPr="00455FE1">
        <w:t>32.</w:t>
      </w:r>
      <w:r w:rsidRPr="00455FE1">
        <w:tab/>
        <w:t xml:space="preserve">Preston, S.H., P. Heuveline, and M. Guillot, </w:t>
      </w:r>
      <w:r w:rsidRPr="00455FE1">
        <w:rPr>
          <w:i/>
        </w:rPr>
        <w:t>Demography. Measuring and Modeling Population Processes</w:t>
      </w:r>
      <w:r w:rsidRPr="00455FE1">
        <w:t>. 2001: Blackwell.</w:t>
      </w:r>
    </w:p>
    <w:p w14:paraId="0F07D9D8" w14:textId="77777777" w:rsidR="00455FE1" w:rsidRPr="00455FE1" w:rsidRDefault="00455FE1" w:rsidP="00455FE1">
      <w:pPr>
        <w:pStyle w:val="EndNoteBibliography"/>
        <w:ind w:left="720" w:hanging="720"/>
      </w:pPr>
      <w:r w:rsidRPr="00455FE1">
        <w:t>33.</w:t>
      </w:r>
      <w:r w:rsidRPr="00455FE1">
        <w:tab/>
        <w:t xml:space="preserve">Horiuchi, S., J.R. Wilmoth, and S.D. Pletcher, </w:t>
      </w:r>
      <w:r w:rsidRPr="00455FE1">
        <w:rPr>
          <w:i/>
        </w:rPr>
        <w:t>A decomposition method based on a model of continuous change.</w:t>
      </w:r>
      <w:r w:rsidRPr="00455FE1">
        <w:t xml:space="preserve"> Demography, 2008. </w:t>
      </w:r>
      <w:r w:rsidRPr="00455FE1">
        <w:rPr>
          <w:b/>
        </w:rPr>
        <w:t>45</w:t>
      </w:r>
      <w:r w:rsidRPr="00455FE1">
        <w:t>(4): p. 785-801.</w:t>
      </w:r>
    </w:p>
    <w:p w14:paraId="2A63645D" w14:textId="77777777" w:rsidR="00455FE1" w:rsidRPr="00455FE1" w:rsidRDefault="00455FE1" w:rsidP="00455FE1">
      <w:pPr>
        <w:pStyle w:val="EndNoteBibliography"/>
        <w:ind w:left="720" w:hanging="720"/>
      </w:pPr>
      <w:r w:rsidRPr="00455FE1">
        <w:t>34.</w:t>
      </w:r>
      <w:r w:rsidRPr="00455FE1">
        <w:tab/>
        <w:t xml:space="preserve">Team R Core, </w:t>
      </w:r>
      <w:r w:rsidRPr="00455FE1">
        <w:rPr>
          <w:i/>
        </w:rPr>
        <w:t>R: A language and environment for statistical computing.</w:t>
      </w:r>
      <w:r w:rsidRPr="00455FE1">
        <w:t xml:space="preserve"> 2013.</w:t>
      </w:r>
    </w:p>
    <w:p w14:paraId="159EB2BE" w14:textId="3B3CE67F"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lang w:val="es-MX" w:eastAsia="es-MX"/>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62DB1C39" w:rsidR="00BD3A3C" w:rsidRPr="00852084" w:rsidRDefault="00960C6B" w:rsidP="00CB596C">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65408" behindDoc="0" locked="0" layoutInCell="1" allowOverlap="1" wp14:anchorId="112F22A0" wp14:editId="74D19159">
            <wp:simplePos x="0" y="0"/>
            <wp:positionH relativeFrom="column">
              <wp:posOffset>-829945</wp:posOffset>
            </wp:positionH>
            <wp:positionV relativeFrom="paragraph">
              <wp:posOffset>386080</wp:posOffset>
            </wp:positionV>
            <wp:extent cx="7586345" cy="43548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86345" cy="435483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3A05914A"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4" w:author="Hiram Beltran-Sanchez" w:date="2018-01-24T09:02:00Z" w:initials="HB">
    <w:p w14:paraId="72B6BC2E" w14:textId="17D942B7" w:rsidR="006E2894" w:rsidRPr="006E2894" w:rsidRDefault="006E2894">
      <w:pPr>
        <w:pStyle w:val="CommentText"/>
        <w:rPr>
          <w:lang w:val="es-MX"/>
        </w:rPr>
      </w:pPr>
      <w:r>
        <w:rPr>
          <w:rStyle w:val="CommentReference"/>
        </w:rPr>
        <w:annotationRef/>
      </w:r>
      <w:r w:rsidRPr="006E2894">
        <w:rPr>
          <w:lang w:val="es-MX"/>
        </w:rPr>
        <w:t xml:space="preserve">Como puedes ver me estoy enfocando mas en homicidios y brevemente menciono otras causas. </w:t>
      </w:r>
      <w:r>
        <w:rPr>
          <w:lang w:val="es-MX"/>
        </w:rPr>
        <w:t xml:space="preserve"> Ve que opina, si quieres añadir mas esta bien.</w:t>
      </w:r>
    </w:p>
  </w:comment>
  <w:comment w:id="91" w:author="Hiram Beltran-Sanchez" w:date="2018-01-24T09:10:00Z" w:initials="HB">
    <w:p w14:paraId="5FBF3B29" w14:textId="76D198C1" w:rsidR="00877607" w:rsidRPr="00877607" w:rsidRDefault="00877607">
      <w:pPr>
        <w:pStyle w:val="CommentText"/>
        <w:rPr>
          <w:lang w:val="es-MX"/>
        </w:rPr>
      </w:pPr>
      <w:r>
        <w:rPr>
          <w:rStyle w:val="CommentReference"/>
        </w:rPr>
        <w:annotationRef/>
      </w:r>
      <w:r w:rsidRPr="00877607">
        <w:rPr>
          <w:lang w:val="es-MX"/>
        </w:rPr>
        <w:t xml:space="preserve">Necesitamos una oracion que describa que significa ese valor de 1.21, tiene que ser una oracion simple y facil de entender para gente no familiarizada con estas cosas. </w:t>
      </w:r>
      <w:r>
        <w:rPr>
          <w:lang w:val="es-MX"/>
        </w:rPr>
        <w:t xml:space="preserve"> Recuerda que en la seccion de arriba donde presentamos e+ decimos que usamos este indicador porque “it is </w:t>
      </w:r>
      <w:r w:rsidRPr="00877607">
        <w:rPr>
          <w:rFonts w:ascii="Times New Roman" w:eastAsiaTheme="minorEastAsia" w:hAnsi="Times New Roman" w:cs="Times New Roman"/>
          <w:lang w:val="es-MX"/>
        </w:rPr>
        <w:t>easy to understand</w:t>
      </w:r>
      <w:r>
        <w:rPr>
          <w:lang w:val="es-MX"/>
        </w:rPr>
        <w:t>”.</w:t>
      </w:r>
    </w:p>
  </w:comment>
  <w:comment w:id="141" w:author="Hiram Beltran-Sanchez" w:date="2018-01-24T09:29:00Z" w:initials="HB">
    <w:p w14:paraId="22985020" w14:textId="34731895" w:rsidR="00CD472D" w:rsidRPr="00CD472D" w:rsidRDefault="00CD472D">
      <w:pPr>
        <w:pStyle w:val="CommentText"/>
        <w:rPr>
          <w:lang w:val="es-MX"/>
        </w:rPr>
      </w:pPr>
      <w:r>
        <w:rPr>
          <w:rStyle w:val="CommentReference"/>
        </w:rPr>
        <w:annotationRef/>
      </w:r>
      <w:r w:rsidRPr="00CD472D">
        <w:rPr>
          <w:lang w:val="es-MX"/>
        </w:rPr>
        <w:t xml:space="preserve">Puse diabetes aqui para no entrar en mucho detalle. </w:t>
      </w:r>
      <w:r>
        <w:rPr>
          <w:lang w:val="es-MX"/>
        </w:rPr>
        <w:t>Acomodalo como creas mas convenien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B6BC2E" w15:done="0"/>
  <w15:commentEx w15:paraId="5FBF3B29" w15:done="0"/>
  <w15:commentEx w15:paraId="229850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CC269D" w14:textId="77777777" w:rsidR="000B0B26" w:rsidRDefault="000B0B26" w:rsidP="008626B5">
      <w:r>
        <w:separator/>
      </w:r>
    </w:p>
  </w:endnote>
  <w:endnote w:type="continuationSeparator" w:id="0">
    <w:p w14:paraId="61FE7520" w14:textId="77777777" w:rsidR="000B0B26" w:rsidRDefault="000B0B26"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695895"/>
      <w:docPartObj>
        <w:docPartGallery w:val="Page Numbers (Bottom of Page)"/>
        <w:docPartUnique/>
      </w:docPartObj>
    </w:sdtPr>
    <w:sdtEndPr>
      <w:rPr>
        <w:noProof/>
      </w:rPr>
    </w:sdtEndPr>
    <w:sdtContent>
      <w:p w14:paraId="3D58F2A6" w14:textId="2701AED6" w:rsidR="00A711AD" w:rsidRDefault="00A711AD">
        <w:pPr>
          <w:pStyle w:val="Footer"/>
          <w:jc w:val="right"/>
        </w:pPr>
        <w:r>
          <w:fldChar w:fldCharType="begin"/>
        </w:r>
        <w:r>
          <w:instrText xml:space="preserve"> PAGE   \* MERGEFORMAT </w:instrText>
        </w:r>
        <w:r>
          <w:fldChar w:fldCharType="separate"/>
        </w:r>
        <w:r w:rsidR="00D52A49">
          <w:rPr>
            <w:noProof/>
          </w:rPr>
          <w:t>16</w:t>
        </w:r>
        <w:r>
          <w:rPr>
            <w:noProof/>
          </w:rPr>
          <w:fldChar w:fldCharType="end"/>
        </w:r>
      </w:p>
    </w:sdtContent>
  </w:sdt>
  <w:p w14:paraId="1861A259" w14:textId="77777777" w:rsidR="00A711AD" w:rsidRDefault="00A711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7473B7" w14:textId="77777777" w:rsidR="000B0B26" w:rsidRDefault="000B0B26" w:rsidP="008626B5">
      <w:r>
        <w:separator/>
      </w:r>
    </w:p>
  </w:footnote>
  <w:footnote w:type="continuationSeparator" w:id="0">
    <w:p w14:paraId="42591C13" w14:textId="77777777" w:rsidR="000B0B26" w:rsidRDefault="000B0B26" w:rsidP="008626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413550"/>
      <w:docPartObj>
        <w:docPartGallery w:val="Page Numbers (Top of Page)"/>
        <w:docPartUnique/>
      </w:docPartObj>
    </w:sdtPr>
    <w:sdtEndPr>
      <w:rPr>
        <w:noProof/>
      </w:rPr>
    </w:sdtEndPr>
    <w:sdtContent>
      <w:p w14:paraId="0ED1B4C4" w14:textId="71C8BBB1" w:rsidR="00A711AD" w:rsidRPr="002E5219" w:rsidRDefault="00A711AD"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A711AD" w:rsidRPr="002E5219" w:rsidRDefault="00A711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record-ids&gt;&lt;/item&gt;&lt;/Libraries&gt;"/>
  </w:docVars>
  <w:rsids>
    <w:rsidRoot w:val="00897FA5"/>
    <w:rsid w:val="0000056F"/>
    <w:rsid w:val="000010E2"/>
    <w:rsid w:val="000011F5"/>
    <w:rsid w:val="00002324"/>
    <w:rsid w:val="00006CF3"/>
    <w:rsid w:val="0000744F"/>
    <w:rsid w:val="000133A2"/>
    <w:rsid w:val="000140A4"/>
    <w:rsid w:val="000158AD"/>
    <w:rsid w:val="000225CE"/>
    <w:rsid w:val="00023253"/>
    <w:rsid w:val="00024C0A"/>
    <w:rsid w:val="00034D1D"/>
    <w:rsid w:val="00035F7D"/>
    <w:rsid w:val="000401DA"/>
    <w:rsid w:val="000510ED"/>
    <w:rsid w:val="00053745"/>
    <w:rsid w:val="00053A64"/>
    <w:rsid w:val="00053E52"/>
    <w:rsid w:val="00057052"/>
    <w:rsid w:val="000610F5"/>
    <w:rsid w:val="000623C6"/>
    <w:rsid w:val="000652F3"/>
    <w:rsid w:val="0007098C"/>
    <w:rsid w:val="00070F33"/>
    <w:rsid w:val="0007160B"/>
    <w:rsid w:val="000751FF"/>
    <w:rsid w:val="00075A85"/>
    <w:rsid w:val="00093F2C"/>
    <w:rsid w:val="00096021"/>
    <w:rsid w:val="00096625"/>
    <w:rsid w:val="0009676B"/>
    <w:rsid w:val="000976B1"/>
    <w:rsid w:val="000A06F0"/>
    <w:rsid w:val="000A2B79"/>
    <w:rsid w:val="000A305E"/>
    <w:rsid w:val="000A379B"/>
    <w:rsid w:val="000A3AF0"/>
    <w:rsid w:val="000A4E0C"/>
    <w:rsid w:val="000A7C70"/>
    <w:rsid w:val="000B0B26"/>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5565"/>
    <w:rsid w:val="000E70CE"/>
    <w:rsid w:val="000F3403"/>
    <w:rsid w:val="000F4727"/>
    <w:rsid w:val="000F4B15"/>
    <w:rsid w:val="000F6024"/>
    <w:rsid w:val="000F66DA"/>
    <w:rsid w:val="000F6E84"/>
    <w:rsid w:val="00102234"/>
    <w:rsid w:val="00102266"/>
    <w:rsid w:val="00103644"/>
    <w:rsid w:val="00114117"/>
    <w:rsid w:val="001154AB"/>
    <w:rsid w:val="00115CC5"/>
    <w:rsid w:val="00121776"/>
    <w:rsid w:val="00123B85"/>
    <w:rsid w:val="0013165F"/>
    <w:rsid w:val="00133BA8"/>
    <w:rsid w:val="00133EFE"/>
    <w:rsid w:val="00135876"/>
    <w:rsid w:val="0013634E"/>
    <w:rsid w:val="00142693"/>
    <w:rsid w:val="001427B0"/>
    <w:rsid w:val="001438E2"/>
    <w:rsid w:val="00143AA0"/>
    <w:rsid w:val="00146D70"/>
    <w:rsid w:val="00147564"/>
    <w:rsid w:val="00147C2A"/>
    <w:rsid w:val="00151B70"/>
    <w:rsid w:val="001520C4"/>
    <w:rsid w:val="0015223E"/>
    <w:rsid w:val="001533CA"/>
    <w:rsid w:val="001554F3"/>
    <w:rsid w:val="00161D5F"/>
    <w:rsid w:val="00166E6F"/>
    <w:rsid w:val="001678BD"/>
    <w:rsid w:val="001727D8"/>
    <w:rsid w:val="001740BF"/>
    <w:rsid w:val="0017529C"/>
    <w:rsid w:val="0018100B"/>
    <w:rsid w:val="001815A2"/>
    <w:rsid w:val="00183773"/>
    <w:rsid w:val="00184A14"/>
    <w:rsid w:val="00185A04"/>
    <w:rsid w:val="00185EDC"/>
    <w:rsid w:val="00186759"/>
    <w:rsid w:val="00186C59"/>
    <w:rsid w:val="00190B5F"/>
    <w:rsid w:val="0019263E"/>
    <w:rsid w:val="00195368"/>
    <w:rsid w:val="001957A2"/>
    <w:rsid w:val="00196B2F"/>
    <w:rsid w:val="00196DF0"/>
    <w:rsid w:val="001A1137"/>
    <w:rsid w:val="001B4A59"/>
    <w:rsid w:val="001B5964"/>
    <w:rsid w:val="001B5AE5"/>
    <w:rsid w:val="001C18C8"/>
    <w:rsid w:val="001C5C3B"/>
    <w:rsid w:val="001E1AEB"/>
    <w:rsid w:val="001E1FC5"/>
    <w:rsid w:val="001E3927"/>
    <w:rsid w:val="001E562B"/>
    <w:rsid w:val="001E58D9"/>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61A8C"/>
    <w:rsid w:val="00267B7B"/>
    <w:rsid w:val="00280918"/>
    <w:rsid w:val="00281965"/>
    <w:rsid w:val="00282F01"/>
    <w:rsid w:val="0028674F"/>
    <w:rsid w:val="00287473"/>
    <w:rsid w:val="00292D6F"/>
    <w:rsid w:val="00292DD8"/>
    <w:rsid w:val="00292FB1"/>
    <w:rsid w:val="00293569"/>
    <w:rsid w:val="00293E5A"/>
    <w:rsid w:val="00294234"/>
    <w:rsid w:val="00296F8E"/>
    <w:rsid w:val="00297BED"/>
    <w:rsid w:val="002A3461"/>
    <w:rsid w:val="002B24D2"/>
    <w:rsid w:val="002B3A7F"/>
    <w:rsid w:val="002B5CC4"/>
    <w:rsid w:val="002B5E56"/>
    <w:rsid w:val="002B6154"/>
    <w:rsid w:val="002C2018"/>
    <w:rsid w:val="002C5B6D"/>
    <w:rsid w:val="002E059C"/>
    <w:rsid w:val="002E12AE"/>
    <w:rsid w:val="002E3E60"/>
    <w:rsid w:val="002E5219"/>
    <w:rsid w:val="002E5917"/>
    <w:rsid w:val="002E61E9"/>
    <w:rsid w:val="002E68F7"/>
    <w:rsid w:val="002F1B38"/>
    <w:rsid w:val="002F3ACA"/>
    <w:rsid w:val="002F5300"/>
    <w:rsid w:val="00301966"/>
    <w:rsid w:val="003032B4"/>
    <w:rsid w:val="00305655"/>
    <w:rsid w:val="00306181"/>
    <w:rsid w:val="00312221"/>
    <w:rsid w:val="00312C8E"/>
    <w:rsid w:val="003145A2"/>
    <w:rsid w:val="00314B6E"/>
    <w:rsid w:val="00315CD1"/>
    <w:rsid w:val="00322AB3"/>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474E"/>
    <w:rsid w:val="00355B18"/>
    <w:rsid w:val="0035669C"/>
    <w:rsid w:val="003576E6"/>
    <w:rsid w:val="00357D2E"/>
    <w:rsid w:val="0036116F"/>
    <w:rsid w:val="00361AF1"/>
    <w:rsid w:val="0036394E"/>
    <w:rsid w:val="00374DAD"/>
    <w:rsid w:val="00375441"/>
    <w:rsid w:val="00381F01"/>
    <w:rsid w:val="0038240D"/>
    <w:rsid w:val="00382A4A"/>
    <w:rsid w:val="00385EAB"/>
    <w:rsid w:val="00387E6D"/>
    <w:rsid w:val="00393D2F"/>
    <w:rsid w:val="00395379"/>
    <w:rsid w:val="003A0237"/>
    <w:rsid w:val="003A0827"/>
    <w:rsid w:val="003A160D"/>
    <w:rsid w:val="003A7066"/>
    <w:rsid w:val="003B0A16"/>
    <w:rsid w:val="003B0AF3"/>
    <w:rsid w:val="003B0FB1"/>
    <w:rsid w:val="003B2D6E"/>
    <w:rsid w:val="003B54D7"/>
    <w:rsid w:val="003B591E"/>
    <w:rsid w:val="003B6459"/>
    <w:rsid w:val="003C207E"/>
    <w:rsid w:val="003C5029"/>
    <w:rsid w:val="003D32CF"/>
    <w:rsid w:val="003E1A3A"/>
    <w:rsid w:val="003E3B4F"/>
    <w:rsid w:val="003E60C1"/>
    <w:rsid w:val="003F41E2"/>
    <w:rsid w:val="00403FD3"/>
    <w:rsid w:val="00405E0B"/>
    <w:rsid w:val="00410FFF"/>
    <w:rsid w:val="004116BC"/>
    <w:rsid w:val="00413168"/>
    <w:rsid w:val="0041317F"/>
    <w:rsid w:val="00414CF4"/>
    <w:rsid w:val="00414E48"/>
    <w:rsid w:val="00421100"/>
    <w:rsid w:val="004218ED"/>
    <w:rsid w:val="00422417"/>
    <w:rsid w:val="00430B3C"/>
    <w:rsid w:val="00432140"/>
    <w:rsid w:val="00432525"/>
    <w:rsid w:val="004404A1"/>
    <w:rsid w:val="00442C84"/>
    <w:rsid w:val="0044355A"/>
    <w:rsid w:val="00444515"/>
    <w:rsid w:val="00444CE0"/>
    <w:rsid w:val="00455FE1"/>
    <w:rsid w:val="004617D6"/>
    <w:rsid w:val="0046185B"/>
    <w:rsid w:val="004622FC"/>
    <w:rsid w:val="00465D97"/>
    <w:rsid w:val="004754A8"/>
    <w:rsid w:val="0047614E"/>
    <w:rsid w:val="00483D85"/>
    <w:rsid w:val="00486385"/>
    <w:rsid w:val="00486FE4"/>
    <w:rsid w:val="004939C9"/>
    <w:rsid w:val="0049659E"/>
    <w:rsid w:val="00497F1D"/>
    <w:rsid w:val="004A32F8"/>
    <w:rsid w:val="004A4B6E"/>
    <w:rsid w:val="004A4D36"/>
    <w:rsid w:val="004A58B0"/>
    <w:rsid w:val="004A664C"/>
    <w:rsid w:val="004A6E85"/>
    <w:rsid w:val="004A763C"/>
    <w:rsid w:val="004B5FDD"/>
    <w:rsid w:val="004C093E"/>
    <w:rsid w:val="004C0E7A"/>
    <w:rsid w:val="004C1DC0"/>
    <w:rsid w:val="004C245D"/>
    <w:rsid w:val="004C34BA"/>
    <w:rsid w:val="004C4EA6"/>
    <w:rsid w:val="004C5111"/>
    <w:rsid w:val="004D01EE"/>
    <w:rsid w:val="004D1134"/>
    <w:rsid w:val="004D2DF3"/>
    <w:rsid w:val="004D3C1C"/>
    <w:rsid w:val="004D6A53"/>
    <w:rsid w:val="004D7A20"/>
    <w:rsid w:val="004E2A3E"/>
    <w:rsid w:val="004E568D"/>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2DD6"/>
    <w:rsid w:val="00534541"/>
    <w:rsid w:val="005358D0"/>
    <w:rsid w:val="0053670C"/>
    <w:rsid w:val="00540C98"/>
    <w:rsid w:val="00541E1F"/>
    <w:rsid w:val="005445D9"/>
    <w:rsid w:val="00547C30"/>
    <w:rsid w:val="00561463"/>
    <w:rsid w:val="0056326E"/>
    <w:rsid w:val="00566AA7"/>
    <w:rsid w:val="00571B9F"/>
    <w:rsid w:val="005721FB"/>
    <w:rsid w:val="00574CAF"/>
    <w:rsid w:val="005765E9"/>
    <w:rsid w:val="00576B85"/>
    <w:rsid w:val="0057716F"/>
    <w:rsid w:val="00577DFB"/>
    <w:rsid w:val="00577EFB"/>
    <w:rsid w:val="005821D4"/>
    <w:rsid w:val="00582AFA"/>
    <w:rsid w:val="00583207"/>
    <w:rsid w:val="005841C5"/>
    <w:rsid w:val="005841C8"/>
    <w:rsid w:val="00587778"/>
    <w:rsid w:val="00590148"/>
    <w:rsid w:val="005908BC"/>
    <w:rsid w:val="00592485"/>
    <w:rsid w:val="00596B06"/>
    <w:rsid w:val="0059737B"/>
    <w:rsid w:val="005A1F91"/>
    <w:rsid w:val="005B02EC"/>
    <w:rsid w:val="005B0662"/>
    <w:rsid w:val="005B25D2"/>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392D"/>
    <w:rsid w:val="005E4AC8"/>
    <w:rsid w:val="005F2A5A"/>
    <w:rsid w:val="005F4FDF"/>
    <w:rsid w:val="005F67D3"/>
    <w:rsid w:val="005F7F34"/>
    <w:rsid w:val="00603B99"/>
    <w:rsid w:val="00610BF4"/>
    <w:rsid w:val="006158DC"/>
    <w:rsid w:val="006218DF"/>
    <w:rsid w:val="00621A23"/>
    <w:rsid w:val="00623083"/>
    <w:rsid w:val="00624AC6"/>
    <w:rsid w:val="00627B45"/>
    <w:rsid w:val="006324D9"/>
    <w:rsid w:val="006343C1"/>
    <w:rsid w:val="00637015"/>
    <w:rsid w:val="00637267"/>
    <w:rsid w:val="00637765"/>
    <w:rsid w:val="00637863"/>
    <w:rsid w:val="0064442B"/>
    <w:rsid w:val="0065150E"/>
    <w:rsid w:val="00651FF8"/>
    <w:rsid w:val="006556AD"/>
    <w:rsid w:val="00657D87"/>
    <w:rsid w:val="00660553"/>
    <w:rsid w:val="00664278"/>
    <w:rsid w:val="00670A82"/>
    <w:rsid w:val="00673358"/>
    <w:rsid w:val="006763A3"/>
    <w:rsid w:val="00680D32"/>
    <w:rsid w:val="006825DF"/>
    <w:rsid w:val="00684228"/>
    <w:rsid w:val="0069185B"/>
    <w:rsid w:val="00695911"/>
    <w:rsid w:val="00696F3D"/>
    <w:rsid w:val="006A1571"/>
    <w:rsid w:val="006A1BDD"/>
    <w:rsid w:val="006A307B"/>
    <w:rsid w:val="006A67ED"/>
    <w:rsid w:val="006A773F"/>
    <w:rsid w:val="006B17D9"/>
    <w:rsid w:val="006B3821"/>
    <w:rsid w:val="006B5AD0"/>
    <w:rsid w:val="006B646A"/>
    <w:rsid w:val="006B6A6C"/>
    <w:rsid w:val="006B7362"/>
    <w:rsid w:val="006C002F"/>
    <w:rsid w:val="006C0220"/>
    <w:rsid w:val="006C0332"/>
    <w:rsid w:val="006C0C3F"/>
    <w:rsid w:val="006D27D1"/>
    <w:rsid w:val="006D2C6C"/>
    <w:rsid w:val="006D2D24"/>
    <w:rsid w:val="006D3ED7"/>
    <w:rsid w:val="006D4C44"/>
    <w:rsid w:val="006D63B1"/>
    <w:rsid w:val="006D7692"/>
    <w:rsid w:val="006E2679"/>
    <w:rsid w:val="006E2894"/>
    <w:rsid w:val="006E5308"/>
    <w:rsid w:val="006E7E57"/>
    <w:rsid w:val="006F2D06"/>
    <w:rsid w:val="006F31FB"/>
    <w:rsid w:val="006F3B14"/>
    <w:rsid w:val="006F75DC"/>
    <w:rsid w:val="00701C71"/>
    <w:rsid w:val="007021A3"/>
    <w:rsid w:val="007029C5"/>
    <w:rsid w:val="007039A4"/>
    <w:rsid w:val="00703EDC"/>
    <w:rsid w:val="00705321"/>
    <w:rsid w:val="00706116"/>
    <w:rsid w:val="00711638"/>
    <w:rsid w:val="007142DA"/>
    <w:rsid w:val="00714651"/>
    <w:rsid w:val="00714F65"/>
    <w:rsid w:val="00721BA4"/>
    <w:rsid w:val="00724004"/>
    <w:rsid w:val="007307BC"/>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86F58"/>
    <w:rsid w:val="00787E6C"/>
    <w:rsid w:val="0079067C"/>
    <w:rsid w:val="00797EDD"/>
    <w:rsid w:val="007A2B3B"/>
    <w:rsid w:val="007A35CE"/>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36D4"/>
    <w:rsid w:val="007F3CD3"/>
    <w:rsid w:val="007F4762"/>
    <w:rsid w:val="007F4E3F"/>
    <w:rsid w:val="00800EDF"/>
    <w:rsid w:val="00802F99"/>
    <w:rsid w:val="00804357"/>
    <w:rsid w:val="008107BE"/>
    <w:rsid w:val="00813155"/>
    <w:rsid w:val="008143C4"/>
    <w:rsid w:val="00814E48"/>
    <w:rsid w:val="0081698F"/>
    <w:rsid w:val="0082005B"/>
    <w:rsid w:val="00821A9E"/>
    <w:rsid w:val="00823A5D"/>
    <w:rsid w:val="008251BD"/>
    <w:rsid w:val="00825E78"/>
    <w:rsid w:val="0083171D"/>
    <w:rsid w:val="00831DA6"/>
    <w:rsid w:val="00837878"/>
    <w:rsid w:val="008412A2"/>
    <w:rsid w:val="00841CDF"/>
    <w:rsid w:val="00842F0B"/>
    <w:rsid w:val="008445DA"/>
    <w:rsid w:val="008505EE"/>
    <w:rsid w:val="00852084"/>
    <w:rsid w:val="00852D81"/>
    <w:rsid w:val="00855DAF"/>
    <w:rsid w:val="0085740F"/>
    <w:rsid w:val="00857D7E"/>
    <w:rsid w:val="008626B5"/>
    <w:rsid w:val="008650AF"/>
    <w:rsid w:val="00877607"/>
    <w:rsid w:val="008818A6"/>
    <w:rsid w:val="008818CF"/>
    <w:rsid w:val="0088336A"/>
    <w:rsid w:val="00885957"/>
    <w:rsid w:val="00885DB7"/>
    <w:rsid w:val="00891AF9"/>
    <w:rsid w:val="00893012"/>
    <w:rsid w:val="008937A3"/>
    <w:rsid w:val="00897FA5"/>
    <w:rsid w:val="008A0DA5"/>
    <w:rsid w:val="008A1093"/>
    <w:rsid w:val="008A175B"/>
    <w:rsid w:val="008A20E2"/>
    <w:rsid w:val="008A34A9"/>
    <w:rsid w:val="008A35B4"/>
    <w:rsid w:val="008A443A"/>
    <w:rsid w:val="008A51C5"/>
    <w:rsid w:val="008A6589"/>
    <w:rsid w:val="008B1ED9"/>
    <w:rsid w:val="008B2672"/>
    <w:rsid w:val="008B2F40"/>
    <w:rsid w:val="008B35B9"/>
    <w:rsid w:val="008B5B0F"/>
    <w:rsid w:val="008C09D6"/>
    <w:rsid w:val="008C0FF6"/>
    <w:rsid w:val="008C2CFB"/>
    <w:rsid w:val="008C378D"/>
    <w:rsid w:val="008C5F7F"/>
    <w:rsid w:val="008C659C"/>
    <w:rsid w:val="008D5573"/>
    <w:rsid w:val="008D5DA4"/>
    <w:rsid w:val="008D6171"/>
    <w:rsid w:val="008D6987"/>
    <w:rsid w:val="008D790D"/>
    <w:rsid w:val="008D7C06"/>
    <w:rsid w:val="008E1F58"/>
    <w:rsid w:val="008E345E"/>
    <w:rsid w:val="008E4345"/>
    <w:rsid w:val="008E5FAB"/>
    <w:rsid w:val="008E6DD5"/>
    <w:rsid w:val="008F143D"/>
    <w:rsid w:val="008F6019"/>
    <w:rsid w:val="008F6120"/>
    <w:rsid w:val="008F67A1"/>
    <w:rsid w:val="008F7818"/>
    <w:rsid w:val="00900AEB"/>
    <w:rsid w:val="00901147"/>
    <w:rsid w:val="00903A26"/>
    <w:rsid w:val="00911DE4"/>
    <w:rsid w:val="0091402A"/>
    <w:rsid w:val="0091488C"/>
    <w:rsid w:val="00914E84"/>
    <w:rsid w:val="00920B4E"/>
    <w:rsid w:val="009221FB"/>
    <w:rsid w:val="009262CB"/>
    <w:rsid w:val="00926C45"/>
    <w:rsid w:val="00927ECF"/>
    <w:rsid w:val="00930804"/>
    <w:rsid w:val="00933C00"/>
    <w:rsid w:val="00935B8D"/>
    <w:rsid w:val="00937B11"/>
    <w:rsid w:val="00941996"/>
    <w:rsid w:val="0094202A"/>
    <w:rsid w:val="009421E8"/>
    <w:rsid w:val="009433D8"/>
    <w:rsid w:val="009438D2"/>
    <w:rsid w:val="00946318"/>
    <w:rsid w:val="00946ACE"/>
    <w:rsid w:val="00946EA4"/>
    <w:rsid w:val="00947BB1"/>
    <w:rsid w:val="00954471"/>
    <w:rsid w:val="00955360"/>
    <w:rsid w:val="00955939"/>
    <w:rsid w:val="00960C6B"/>
    <w:rsid w:val="00964D75"/>
    <w:rsid w:val="00965D77"/>
    <w:rsid w:val="00967947"/>
    <w:rsid w:val="00970888"/>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6A1F"/>
    <w:rsid w:val="009B6B02"/>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1273"/>
    <w:rsid w:val="00A33271"/>
    <w:rsid w:val="00A34284"/>
    <w:rsid w:val="00A427BE"/>
    <w:rsid w:val="00A4414C"/>
    <w:rsid w:val="00A47AC7"/>
    <w:rsid w:val="00A47C1C"/>
    <w:rsid w:val="00A47DA0"/>
    <w:rsid w:val="00A51624"/>
    <w:rsid w:val="00A519CD"/>
    <w:rsid w:val="00A60E9F"/>
    <w:rsid w:val="00A67AA2"/>
    <w:rsid w:val="00A711AD"/>
    <w:rsid w:val="00A7176F"/>
    <w:rsid w:val="00A72E0F"/>
    <w:rsid w:val="00A76246"/>
    <w:rsid w:val="00A77AA9"/>
    <w:rsid w:val="00A82186"/>
    <w:rsid w:val="00A830E0"/>
    <w:rsid w:val="00A840F1"/>
    <w:rsid w:val="00A85533"/>
    <w:rsid w:val="00A85929"/>
    <w:rsid w:val="00A86A02"/>
    <w:rsid w:val="00A91859"/>
    <w:rsid w:val="00A93DF5"/>
    <w:rsid w:val="00AA207C"/>
    <w:rsid w:val="00AA5BA4"/>
    <w:rsid w:val="00AA63FC"/>
    <w:rsid w:val="00AB333A"/>
    <w:rsid w:val="00AB3C7B"/>
    <w:rsid w:val="00AC08BE"/>
    <w:rsid w:val="00AC3941"/>
    <w:rsid w:val="00AC3979"/>
    <w:rsid w:val="00AC45C1"/>
    <w:rsid w:val="00AD43CB"/>
    <w:rsid w:val="00AD66A7"/>
    <w:rsid w:val="00AD6EB1"/>
    <w:rsid w:val="00AD79ED"/>
    <w:rsid w:val="00AE2253"/>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488A"/>
    <w:rsid w:val="00B25ECB"/>
    <w:rsid w:val="00B2783C"/>
    <w:rsid w:val="00B347B2"/>
    <w:rsid w:val="00B37A21"/>
    <w:rsid w:val="00B37C3E"/>
    <w:rsid w:val="00B40531"/>
    <w:rsid w:val="00B4142C"/>
    <w:rsid w:val="00B421AB"/>
    <w:rsid w:val="00B44767"/>
    <w:rsid w:val="00B45D02"/>
    <w:rsid w:val="00B50407"/>
    <w:rsid w:val="00B50638"/>
    <w:rsid w:val="00B516BA"/>
    <w:rsid w:val="00B55311"/>
    <w:rsid w:val="00B61FD1"/>
    <w:rsid w:val="00B62339"/>
    <w:rsid w:val="00B62851"/>
    <w:rsid w:val="00B6359B"/>
    <w:rsid w:val="00B6532B"/>
    <w:rsid w:val="00B70301"/>
    <w:rsid w:val="00B73C4D"/>
    <w:rsid w:val="00B7663B"/>
    <w:rsid w:val="00B85FDC"/>
    <w:rsid w:val="00B87A2F"/>
    <w:rsid w:val="00B9218A"/>
    <w:rsid w:val="00B94BE0"/>
    <w:rsid w:val="00B97962"/>
    <w:rsid w:val="00B97C33"/>
    <w:rsid w:val="00B97FBB"/>
    <w:rsid w:val="00BA1202"/>
    <w:rsid w:val="00BA1A73"/>
    <w:rsid w:val="00BA4E8F"/>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D5932"/>
    <w:rsid w:val="00BE1569"/>
    <w:rsid w:val="00BE15C0"/>
    <w:rsid w:val="00BE2458"/>
    <w:rsid w:val="00BE3082"/>
    <w:rsid w:val="00BE3099"/>
    <w:rsid w:val="00BE5969"/>
    <w:rsid w:val="00BE6467"/>
    <w:rsid w:val="00BF01E9"/>
    <w:rsid w:val="00BF0DD1"/>
    <w:rsid w:val="00BF45A8"/>
    <w:rsid w:val="00BF5F73"/>
    <w:rsid w:val="00C05A7D"/>
    <w:rsid w:val="00C108E9"/>
    <w:rsid w:val="00C12FF7"/>
    <w:rsid w:val="00C140D9"/>
    <w:rsid w:val="00C14DC8"/>
    <w:rsid w:val="00C14FBD"/>
    <w:rsid w:val="00C15EEE"/>
    <w:rsid w:val="00C17271"/>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5E"/>
    <w:rsid w:val="00C722C6"/>
    <w:rsid w:val="00C7277A"/>
    <w:rsid w:val="00C72FBB"/>
    <w:rsid w:val="00C773CF"/>
    <w:rsid w:val="00C77F42"/>
    <w:rsid w:val="00C85599"/>
    <w:rsid w:val="00C8691D"/>
    <w:rsid w:val="00C937CC"/>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D472D"/>
    <w:rsid w:val="00CD6629"/>
    <w:rsid w:val="00CE14DA"/>
    <w:rsid w:val="00CE1553"/>
    <w:rsid w:val="00CE2949"/>
    <w:rsid w:val="00CE41BF"/>
    <w:rsid w:val="00CE6001"/>
    <w:rsid w:val="00CE7213"/>
    <w:rsid w:val="00CE7FCB"/>
    <w:rsid w:val="00CE7FF5"/>
    <w:rsid w:val="00CF06E6"/>
    <w:rsid w:val="00CF1697"/>
    <w:rsid w:val="00CF24C5"/>
    <w:rsid w:val="00CF2A81"/>
    <w:rsid w:val="00CF4C73"/>
    <w:rsid w:val="00D013FD"/>
    <w:rsid w:val="00D02A5C"/>
    <w:rsid w:val="00D0478C"/>
    <w:rsid w:val="00D05647"/>
    <w:rsid w:val="00D11EC2"/>
    <w:rsid w:val="00D1436F"/>
    <w:rsid w:val="00D14AE6"/>
    <w:rsid w:val="00D171DD"/>
    <w:rsid w:val="00D2173D"/>
    <w:rsid w:val="00D3096E"/>
    <w:rsid w:val="00D34ACD"/>
    <w:rsid w:val="00D35CCF"/>
    <w:rsid w:val="00D36996"/>
    <w:rsid w:val="00D36E7E"/>
    <w:rsid w:val="00D3712D"/>
    <w:rsid w:val="00D37CEC"/>
    <w:rsid w:val="00D4032F"/>
    <w:rsid w:val="00D4210D"/>
    <w:rsid w:val="00D43270"/>
    <w:rsid w:val="00D4447B"/>
    <w:rsid w:val="00D461FC"/>
    <w:rsid w:val="00D52A49"/>
    <w:rsid w:val="00D53A0F"/>
    <w:rsid w:val="00D55053"/>
    <w:rsid w:val="00D557AA"/>
    <w:rsid w:val="00D557F4"/>
    <w:rsid w:val="00D57231"/>
    <w:rsid w:val="00D5785B"/>
    <w:rsid w:val="00D60944"/>
    <w:rsid w:val="00D60BC5"/>
    <w:rsid w:val="00D637C5"/>
    <w:rsid w:val="00D6429C"/>
    <w:rsid w:val="00D658A8"/>
    <w:rsid w:val="00D733CE"/>
    <w:rsid w:val="00D73619"/>
    <w:rsid w:val="00D739EB"/>
    <w:rsid w:val="00D76997"/>
    <w:rsid w:val="00D8183C"/>
    <w:rsid w:val="00D823B0"/>
    <w:rsid w:val="00D8276B"/>
    <w:rsid w:val="00D84AE2"/>
    <w:rsid w:val="00D90ECA"/>
    <w:rsid w:val="00D917FF"/>
    <w:rsid w:val="00D91C57"/>
    <w:rsid w:val="00D96550"/>
    <w:rsid w:val="00D972C8"/>
    <w:rsid w:val="00DA09EC"/>
    <w:rsid w:val="00DA20B7"/>
    <w:rsid w:val="00DB19E0"/>
    <w:rsid w:val="00DB1D38"/>
    <w:rsid w:val="00DB1E25"/>
    <w:rsid w:val="00DB1E2E"/>
    <w:rsid w:val="00DB1F4B"/>
    <w:rsid w:val="00DB3634"/>
    <w:rsid w:val="00DB3C58"/>
    <w:rsid w:val="00DB5614"/>
    <w:rsid w:val="00DC1F34"/>
    <w:rsid w:val="00DC4AB2"/>
    <w:rsid w:val="00DC64D8"/>
    <w:rsid w:val="00DC6E30"/>
    <w:rsid w:val="00DE10FD"/>
    <w:rsid w:val="00DE1726"/>
    <w:rsid w:val="00DE2041"/>
    <w:rsid w:val="00DE6713"/>
    <w:rsid w:val="00DF3CA7"/>
    <w:rsid w:val="00DF62C2"/>
    <w:rsid w:val="00E10F2E"/>
    <w:rsid w:val="00E11BB9"/>
    <w:rsid w:val="00E21F36"/>
    <w:rsid w:val="00E22012"/>
    <w:rsid w:val="00E32FC8"/>
    <w:rsid w:val="00E3461A"/>
    <w:rsid w:val="00E34DC0"/>
    <w:rsid w:val="00E360C2"/>
    <w:rsid w:val="00E3719C"/>
    <w:rsid w:val="00E4747F"/>
    <w:rsid w:val="00E54FCA"/>
    <w:rsid w:val="00E63975"/>
    <w:rsid w:val="00E6439C"/>
    <w:rsid w:val="00E670F8"/>
    <w:rsid w:val="00E67EAE"/>
    <w:rsid w:val="00E70C29"/>
    <w:rsid w:val="00E70CB2"/>
    <w:rsid w:val="00E77D66"/>
    <w:rsid w:val="00E816C3"/>
    <w:rsid w:val="00E83AB5"/>
    <w:rsid w:val="00E83D54"/>
    <w:rsid w:val="00E855E0"/>
    <w:rsid w:val="00E85FEE"/>
    <w:rsid w:val="00E87D13"/>
    <w:rsid w:val="00E91351"/>
    <w:rsid w:val="00E92AFB"/>
    <w:rsid w:val="00E943AC"/>
    <w:rsid w:val="00E97C32"/>
    <w:rsid w:val="00EA1A0F"/>
    <w:rsid w:val="00EA4EB0"/>
    <w:rsid w:val="00EA65B4"/>
    <w:rsid w:val="00EB0090"/>
    <w:rsid w:val="00EB1435"/>
    <w:rsid w:val="00EB25AE"/>
    <w:rsid w:val="00EB5AAE"/>
    <w:rsid w:val="00EB6526"/>
    <w:rsid w:val="00EC2274"/>
    <w:rsid w:val="00ED10EE"/>
    <w:rsid w:val="00ED464F"/>
    <w:rsid w:val="00ED4DE8"/>
    <w:rsid w:val="00ED5363"/>
    <w:rsid w:val="00ED6F62"/>
    <w:rsid w:val="00EE0AF6"/>
    <w:rsid w:val="00EE13A8"/>
    <w:rsid w:val="00EE60B6"/>
    <w:rsid w:val="00EF3E82"/>
    <w:rsid w:val="00EF4641"/>
    <w:rsid w:val="00EF6D66"/>
    <w:rsid w:val="00EF6E0B"/>
    <w:rsid w:val="00F01698"/>
    <w:rsid w:val="00F03235"/>
    <w:rsid w:val="00F03ADE"/>
    <w:rsid w:val="00F04F11"/>
    <w:rsid w:val="00F10FC9"/>
    <w:rsid w:val="00F129F8"/>
    <w:rsid w:val="00F17DF1"/>
    <w:rsid w:val="00F2459F"/>
    <w:rsid w:val="00F25F63"/>
    <w:rsid w:val="00F26C7F"/>
    <w:rsid w:val="00F275D1"/>
    <w:rsid w:val="00F303FF"/>
    <w:rsid w:val="00F40207"/>
    <w:rsid w:val="00F51F22"/>
    <w:rsid w:val="00F57059"/>
    <w:rsid w:val="00F626E3"/>
    <w:rsid w:val="00F64CA6"/>
    <w:rsid w:val="00F64CC0"/>
    <w:rsid w:val="00F66652"/>
    <w:rsid w:val="00F71D52"/>
    <w:rsid w:val="00F72DF8"/>
    <w:rsid w:val="00F7503A"/>
    <w:rsid w:val="00F7595A"/>
    <w:rsid w:val="00F77B3E"/>
    <w:rsid w:val="00F77BF5"/>
    <w:rsid w:val="00F80187"/>
    <w:rsid w:val="00F80A6F"/>
    <w:rsid w:val="00F827F9"/>
    <w:rsid w:val="00F847B3"/>
    <w:rsid w:val="00F84D44"/>
    <w:rsid w:val="00F8569E"/>
    <w:rsid w:val="00F934E3"/>
    <w:rsid w:val="00F93E3B"/>
    <w:rsid w:val="00F97CB1"/>
    <w:rsid w:val="00FA067D"/>
    <w:rsid w:val="00FA2BAD"/>
    <w:rsid w:val="00FA4C63"/>
    <w:rsid w:val="00FA77CF"/>
    <w:rsid w:val="00FA79B0"/>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
    <w:name w:val="Mention"/>
    <w:basedOn w:val="DefaultParagraphFont"/>
    <w:uiPriority w:val="99"/>
    <w:semiHidden/>
    <w:unhideWhenUsed/>
    <w:rsid w:val="00C937C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beta.inegi.org.mx/proyectos/registros/vitales/mortalidad/default.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oo.gl/H1y1R6"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804DF8-6300-42E8-81E9-FCFEBDBC9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6</Pages>
  <Words>9670</Words>
  <Characters>53187</Characters>
  <Application>Microsoft Office Word</Application>
  <DocSecurity>0</DocSecurity>
  <Lines>443</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2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Hiram Beltran-Sanchez</cp:lastModifiedBy>
  <cp:revision>28</cp:revision>
  <dcterms:created xsi:type="dcterms:W3CDTF">2018-01-24T16:54:00Z</dcterms:created>
  <dcterms:modified xsi:type="dcterms:W3CDTF">2018-01-24T17:59:00Z</dcterms:modified>
</cp:coreProperties>
</file>